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t>LỜI CẢM ƠN</w:t>
      </w:r>
      <w:bookmarkEnd w:id="0"/>
      <w:bookmarkEnd w:id="1"/>
      <w:bookmarkEnd w:id="2"/>
      <w:bookmarkEnd w:id="3"/>
    </w:p>
    <w:p w14:paraId="2914F2E5" w14:textId="139B118E"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r w:rsidRPr="00DA7DCB">
        <w:rPr>
          <w:b/>
          <w:bCs/>
        </w:rPr>
        <w:t xml:space="preserve">DANH MỤC </w:t>
      </w:r>
      <w:r w:rsidR="0022202C">
        <w:rPr>
          <w:b/>
          <w:bCs/>
        </w:rPr>
        <w:t>TỪ</w:t>
      </w:r>
      <w:r w:rsidRPr="00DA7DCB">
        <w:rPr>
          <w:b/>
          <w:bCs/>
        </w:rPr>
        <w:t xml:space="preserve"> VIẾT TẮT</w:t>
      </w:r>
      <w:r w:rsidR="00F42BCC">
        <w:rPr>
          <w:b/>
          <w:bCs/>
        </w:rPr>
        <w:t xml:space="preserve"> VÀ KÝ HIỆU</w:t>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77777777" w:rsidR="00DA7DCB" w:rsidRPr="006F0D05" w:rsidRDefault="00DA7DCB" w:rsidP="001F5110">
            <w:pPr>
              <w:ind w:hanging="30"/>
              <w:rPr>
                <w:sz w:val="28"/>
                <w:szCs w:val="28"/>
              </w:rPr>
            </w:pPr>
            <w:r w:rsidRPr="006F0D05">
              <w:rPr>
                <w:sz w:val="28"/>
                <w:szCs w:val="28"/>
              </w:rPr>
              <w:t>AFB</w:t>
            </w:r>
          </w:p>
        </w:tc>
        <w:tc>
          <w:tcPr>
            <w:tcW w:w="6956" w:type="dxa"/>
          </w:tcPr>
          <w:p w14:paraId="14EEBA54" w14:textId="77777777" w:rsidR="00DA7DCB" w:rsidRPr="006F0D05" w:rsidRDefault="00DA7DCB" w:rsidP="001F5110">
            <w:pPr>
              <w:ind w:firstLine="0"/>
              <w:rPr>
                <w:sz w:val="28"/>
                <w:szCs w:val="28"/>
              </w:rPr>
            </w:pPr>
            <w:r w:rsidRPr="006F0D05">
              <w:rPr>
                <w:sz w:val="28"/>
                <w:szCs w:val="28"/>
              </w:rPr>
              <w:t>Vi khuẩn lao kháng cồn, kháng acid (Acid Fast Bacillus)</w:t>
            </w:r>
          </w:p>
        </w:tc>
      </w:tr>
      <w:tr w:rsidR="00DA7DCB" w14:paraId="51E56E9F" w14:textId="77777777" w:rsidTr="00F72905">
        <w:tc>
          <w:tcPr>
            <w:tcW w:w="2155" w:type="dxa"/>
          </w:tcPr>
          <w:p w14:paraId="2798E0DB" w14:textId="77777777" w:rsidR="00DA7DCB" w:rsidRPr="006F0D05" w:rsidRDefault="00DA7DCB" w:rsidP="001F5110">
            <w:pPr>
              <w:ind w:hanging="30"/>
              <w:rPr>
                <w:sz w:val="28"/>
                <w:szCs w:val="28"/>
              </w:rPr>
            </w:pPr>
            <w:r w:rsidRPr="006F0D05">
              <w:rPr>
                <w:sz w:val="28"/>
                <w:szCs w:val="28"/>
              </w:rPr>
              <w:t>BMI</w:t>
            </w:r>
          </w:p>
        </w:tc>
        <w:tc>
          <w:tcPr>
            <w:tcW w:w="6956" w:type="dxa"/>
          </w:tcPr>
          <w:p w14:paraId="2EF6ECC1" w14:textId="77777777" w:rsidR="00DA7DCB" w:rsidRPr="006F0D05" w:rsidRDefault="00DA7DCB" w:rsidP="001F5110">
            <w:pPr>
              <w:ind w:firstLine="0"/>
              <w:rPr>
                <w:sz w:val="28"/>
                <w:szCs w:val="28"/>
              </w:rPr>
            </w:pPr>
            <w:r w:rsidRPr="006F0D05">
              <w:rPr>
                <w:sz w:val="28"/>
                <w:szCs w:val="28"/>
              </w:rPr>
              <w:t>Body Mass Index</w:t>
            </w:r>
          </w:p>
        </w:tc>
      </w:tr>
      <w:tr w:rsidR="00DA7DCB" w14:paraId="7662910D" w14:textId="77777777" w:rsidTr="00F72905">
        <w:tc>
          <w:tcPr>
            <w:tcW w:w="2155" w:type="dxa"/>
          </w:tcPr>
          <w:p w14:paraId="69D1A0AD" w14:textId="77777777" w:rsidR="00DA7DCB" w:rsidRPr="006F0D05" w:rsidRDefault="00DA7DCB" w:rsidP="001F5110">
            <w:pPr>
              <w:ind w:left="-30" w:firstLine="0"/>
              <w:rPr>
                <w:sz w:val="28"/>
                <w:szCs w:val="28"/>
              </w:rPr>
            </w:pPr>
            <w:r w:rsidRPr="006F0D05">
              <w:rPr>
                <w:sz w:val="28"/>
                <w:szCs w:val="28"/>
              </w:rPr>
              <w:t>BN</w:t>
            </w:r>
          </w:p>
        </w:tc>
        <w:tc>
          <w:tcPr>
            <w:tcW w:w="6956" w:type="dxa"/>
          </w:tcPr>
          <w:p w14:paraId="2A0E01AA" w14:textId="77777777" w:rsidR="00DA7DCB" w:rsidRPr="006F0D05" w:rsidRDefault="00DA7DCB" w:rsidP="001F5110">
            <w:pPr>
              <w:ind w:firstLine="0"/>
              <w:rPr>
                <w:sz w:val="28"/>
                <w:szCs w:val="28"/>
              </w:rPr>
            </w:pPr>
            <w:r w:rsidRPr="006F0D05">
              <w:rPr>
                <w:sz w:val="28"/>
                <w:szCs w:val="28"/>
              </w:rPr>
              <w:t>Bệnh nhân</w:t>
            </w:r>
          </w:p>
        </w:tc>
      </w:tr>
      <w:tr w:rsidR="00DA7DCB" w14:paraId="0DB03119" w14:textId="77777777" w:rsidTr="00F72905">
        <w:tc>
          <w:tcPr>
            <w:tcW w:w="2155" w:type="dxa"/>
          </w:tcPr>
          <w:p w14:paraId="3E6385B3" w14:textId="77777777" w:rsidR="00DA7DCB" w:rsidRPr="006F0D05" w:rsidRDefault="00DA7DCB" w:rsidP="001F5110">
            <w:pPr>
              <w:ind w:hanging="30"/>
              <w:rPr>
                <w:sz w:val="28"/>
                <w:szCs w:val="28"/>
              </w:rPr>
            </w:pPr>
            <w:r w:rsidRPr="006F0D05">
              <w:rPr>
                <w:sz w:val="28"/>
                <w:szCs w:val="28"/>
              </w:rPr>
              <w:t>BVPHP</w:t>
            </w:r>
          </w:p>
        </w:tc>
        <w:tc>
          <w:tcPr>
            <w:tcW w:w="6956" w:type="dxa"/>
          </w:tcPr>
          <w:p w14:paraId="0B0D061D" w14:textId="77777777" w:rsidR="00DA7DCB" w:rsidRPr="006F0D05" w:rsidRDefault="00DA7DCB" w:rsidP="001F5110">
            <w:pPr>
              <w:ind w:firstLine="0"/>
              <w:rPr>
                <w:sz w:val="28"/>
                <w:szCs w:val="28"/>
              </w:rPr>
            </w:pPr>
            <w:r w:rsidRPr="006F0D05">
              <w:rPr>
                <w:sz w:val="28"/>
                <w:szCs w:val="28"/>
              </w:rPr>
              <w:t>Bệnh viện Phổi Hải Phòng</w:t>
            </w:r>
          </w:p>
        </w:tc>
      </w:tr>
      <w:tr w:rsidR="00DA7DCB" w14:paraId="33F06D88" w14:textId="77777777" w:rsidTr="00F72905">
        <w:tc>
          <w:tcPr>
            <w:tcW w:w="2155" w:type="dxa"/>
          </w:tcPr>
          <w:p w14:paraId="3B584627" w14:textId="77777777" w:rsidR="00DA7DCB" w:rsidRPr="006F0D05" w:rsidRDefault="00DA7DCB" w:rsidP="001F5110">
            <w:pPr>
              <w:ind w:hanging="30"/>
              <w:rPr>
                <w:sz w:val="28"/>
                <w:szCs w:val="28"/>
              </w:rPr>
            </w:pPr>
            <w:r w:rsidRPr="006F0D05">
              <w:rPr>
                <w:sz w:val="28"/>
                <w:szCs w:val="28"/>
              </w:rPr>
              <w:t>CTCLQG</w:t>
            </w:r>
          </w:p>
        </w:tc>
        <w:tc>
          <w:tcPr>
            <w:tcW w:w="6956" w:type="dxa"/>
          </w:tcPr>
          <w:p w14:paraId="4488173E" w14:textId="77777777" w:rsidR="00DA7DCB" w:rsidRPr="006F0D05" w:rsidRDefault="00DA7DCB" w:rsidP="001F5110">
            <w:pPr>
              <w:ind w:firstLine="0"/>
              <w:rPr>
                <w:sz w:val="28"/>
                <w:szCs w:val="28"/>
              </w:rPr>
            </w:pPr>
            <w:r w:rsidRPr="006F0D05">
              <w:rPr>
                <w:sz w:val="28"/>
                <w:szCs w:val="28"/>
              </w:rPr>
              <w:t>Chương trình chống lao quốc gia</w:t>
            </w:r>
          </w:p>
        </w:tc>
      </w:tr>
      <w:tr w:rsidR="00DA7DCB" w14:paraId="0214D02A" w14:textId="77777777" w:rsidTr="00F72905">
        <w:tc>
          <w:tcPr>
            <w:tcW w:w="2155" w:type="dxa"/>
          </w:tcPr>
          <w:p w14:paraId="29A6C33D" w14:textId="77777777" w:rsidR="00DA7DCB" w:rsidRPr="006F0D05" w:rsidRDefault="00DA7DCB" w:rsidP="001F5110">
            <w:pPr>
              <w:ind w:hanging="30"/>
              <w:rPr>
                <w:sz w:val="28"/>
                <w:szCs w:val="28"/>
              </w:rPr>
            </w:pPr>
            <w:r w:rsidRPr="006F0D05">
              <w:rPr>
                <w:sz w:val="28"/>
                <w:szCs w:val="28"/>
              </w:rPr>
              <w:t>HIV</w:t>
            </w:r>
          </w:p>
        </w:tc>
        <w:tc>
          <w:tcPr>
            <w:tcW w:w="6956" w:type="dxa"/>
          </w:tcPr>
          <w:p w14:paraId="7D9CC3E9" w14:textId="77777777" w:rsidR="00DA7DCB" w:rsidRPr="006F0D05" w:rsidRDefault="00DA7DCB" w:rsidP="001F5110">
            <w:pPr>
              <w:ind w:firstLine="0"/>
              <w:rPr>
                <w:sz w:val="28"/>
                <w:szCs w:val="28"/>
              </w:rPr>
            </w:pPr>
            <w:r w:rsidRPr="006F0D05">
              <w:rPr>
                <w:sz w:val="28"/>
                <w:szCs w:val="28"/>
              </w:rPr>
              <w:t>Vi rút gây suy giảm miễn dịch (Human Immuno deficiency Virus)</w:t>
            </w:r>
          </w:p>
        </w:tc>
      </w:tr>
      <w:tr w:rsidR="00DA7DCB" w14:paraId="5C5E4E6D" w14:textId="77777777" w:rsidTr="00F72905">
        <w:tc>
          <w:tcPr>
            <w:tcW w:w="2155" w:type="dxa"/>
          </w:tcPr>
          <w:p w14:paraId="73827AF3" w14:textId="77777777" w:rsidR="00DA7DCB" w:rsidRPr="006F0D05" w:rsidRDefault="00DA7DCB" w:rsidP="001F5110">
            <w:pPr>
              <w:ind w:hanging="30"/>
              <w:rPr>
                <w:sz w:val="28"/>
                <w:szCs w:val="28"/>
              </w:rPr>
            </w:pPr>
            <w:r w:rsidRPr="006F0D05">
              <w:rPr>
                <w:sz w:val="28"/>
                <w:szCs w:val="28"/>
              </w:rPr>
              <w:t>LHQ</w:t>
            </w:r>
          </w:p>
        </w:tc>
        <w:tc>
          <w:tcPr>
            <w:tcW w:w="6956" w:type="dxa"/>
          </w:tcPr>
          <w:p w14:paraId="6FB3B61C" w14:textId="77777777" w:rsidR="00DA7DCB" w:rsidRPr="006F0D05" w:rsidRDefault="00DA7DCB" w:rsidP="001F5110">
            <w:pPr>
              <w:ind w:firstLine="0"/>
              <w:rPr>
                <w:sz w:val="28"/>
                <w:szCs w:val="28"/>
              </w:rPr>
            </w:pPr>
            <w:r w:rsidRPr="006F0D05">
              <w:rPr>
                <w:sz w:val="28"/>
                <w:szCs w:val="28"/>
              </w:rPr>
              <w:t>Liên hợp quốc</w:t>
            </w:r>
          </w:p>
        </w:tc>
      </w:tr>
      <w:tr w:rsidR="00DA7DCB" w14:paraId="2A761218" w14:textId="77777777" w:rsidTr="00F72905">
        <w:tc>
          <w:tcPr>
            <w:tcW w:w="2155" w:type="dxa"/>
          </w:tcPr>
          <w:p w14:paraId="28F387FC" w14:textId="77777777" w:rsidR="00DA7DCB" w:rsidRPr="006F0D05" w:rsidRDefault="00DA7DCB" w:rsidP="001F5110">
            <w:pPr>
              <w:ind w:hanging="30"/>
              <w:rPr>
                <w:sz w:val="28"/>
                <w:szCs w:val="28"/>
              </w:rPr>
            </w:pPr>
            <w:r w:rsidRPr="006F0D05">
              <w:rPr>
                <w:sz w:val="28"/>
                <w:szCs w:val="28"/>
              </w:rPr>
              <w:t>MDR/RR</w:t>
            </w:r>
          </w:p>
        </w:tc>
        <w:tc>
          <w:tcPr>
            <w:tcW w:w="6956" w:type="dxa"/>
          </w:tcPr>
          <w:p w14:paraId="21B4A6F7" w14:textId="77777777" w:rsidR="00DA7DCB" w:rsidRPr="006F0D05" w:rsidRDefault="00DA7DCB" w:rsidP="001F5110">
            <w:pPr>
              <w:ind w:firstLine="0"/>
              <w:rPr>
                <w:sz w:val="28"/>
                <w:szCs w:val="28"/>
              </w:rPr>
            </w:pPr>
            <w:r w:rsidRPr="006F0D05">
              <w:rPr>
                <w:sz w:val="28"/>
                <w:szCs w:val="28"/>
              </w:rPr>
              <w:t>RR là lao kháng rifampicin (R); MDR là lao kháng R + isoniazid.</w:t>
            </w:r>
          </w:p>
        </w:tc>
      </w:tr>
      <w:tr w:rsidR="00DA7DCB" w14:paraId="5C81A082" w14:textId="77777777" w:rsidTr="00F72905">
        <w:tc>
          <w:tcPr>
            <w:tcW w:w="2155" w:type="dxa"/>
          </w:tcPr>
          <w:p w14:paraId="0EA0FDAF" w14:textId="77777777" w:rsidR="00DA7DCB" w:rsidRPr="006F0D05" w:rsidRDefault="00DA7DCB" w:rsidP="001F5110">
            <w:pPr>
              <w:ind w:hanging="30"/>
              <w:rPr>
                <w:sz w:val="28"/>
                <w:szCs w:val="28"/>
              </w:rPr>
            </w:pPr>
            <w:r w:rsidRPr="006F0D05">
              <w:rPr>
                <w:sz w:val="28"/>
                <w:szCs w:val="28"/>
              </w:rPr>
              <w:t>SDD</w:t>
            </w:r>
          </w:p>
        </w:tc>
        <w:tc>
          <w:tcPr>
            <w:tcW w:w="6956" w:type="dxa"/>
          </w:tcPr>
          <w:p w14:paraId="5130E9AE" w14:textId="77777777" w:rsidR="00DA7DCB" w:rsidRPr="006F0D05" w:rsidRDefault="00DA7DCB" w:rsidP="001F5110">
            <w:pPr>
              <w:ind w:firstLine="0"/>
              <w:rPr>
                <w:sz w:val="28"/>
                <w:szCs w:val="28"/>
              </w:rPr>
            </w:pPr>
            <w:r w:rsidRPr="006F0D05">
              <w:rPr>
                <w:sz w:val="28"/>
                <w:szCs w:val="28"/>
              </w:rPr>
              <w:t>Suy dinh dưỡng</w:t>
            </w:r>
          </w:p>
        </w:tc>
      </w:tr>
      <w:tr w:rsidR="00DA7DCB" w14:paraId="580EB523" w14:textId="77777777" w:rsidTr="00F72905">
        <w:tc>
          <w:tcPr>
            <w:tcW w:w="2155" w:type="dxa"/>
          </w:tcPr>
          <w:p w14:paraId="73F7956F" w14:textId="77777777" w:rsidR="00DA7DCB" w:rsidRPr="006F0D05" w:rsidRDefault="00DA7DCB" w:rsidP="001F5110">
            <w:pPr>
              <w:ind w:hanging="30"/>
              <w:rPr>
                <w:sz w:val="28"/>
                <w:szCs w:val="28"/>
              </w:rPr>
            </w:pPr>
            <w:r w:rsidRPr="006F0D05">
              <w:rPr>
                <w:sz w:val="28"/>
                <w:szCs w:val="28"/>
              </w:rPr>
              <w:t>SGA</w:t>
            </w:r>
          </w:p>
        </w:tc>
        <w:tc>
          <w:tcPr>
            <w:tcW w:w="6956" w:type="dxa"/>
          </w:tcPr>
          <w:p w14:paraId="7C2CA6FA" w14:textId="77777777" w:rsidR="00DA7DCB" w:rsidRPr="006F0D05" w:rsidRDefault="00DA7DCB" w:rsidP="001F5110">
            <w:pPr>
              <w:ind w:firstLine="0"/>
              <w:rPr>
                <w:sz w:val="28"/>
                <w:szCs w:val="28"/>
              </w:rPr>
            </w:pPr>
            <w:r w:rsidRPr="006F0D05">
              <w:rPr>
                <w:sz w:val="28"/>
                <w:szCs w:val="28"/>
              </w:rPr>
              <w:t>Phương pháp đánh giá tổng thể chủ quan (Subjective Global Assessment of nutritional status)</w:t>
            </w:r>
          </w:p>
        </w:tc>
      </w:tr>
      <w:tr w:rsidR="00DA7DCB" w14:paraId="2F828893" w14:textId="77777777" w:rsidTr="00F72905">
        <w:tc>
          <w:tcPr>
            <w:tcW w:w="2155" w:type="dxa"/>
          </w:tcPr>
          <w:p w14:paraId="4747E458" w14:textId="77777777" w:rsidR="00DA7DCB" w:rsidRPr="006F0D05" w:rsidRDefault="00DA7DCB" w:rsidP="001F5110">
            <w:pPr>
              <w:ind w:hanging="30"/>
              <w:rPr>
                <w:sz w:val="28"/>
                <w:szCs w:val="28"/>
              </w:rPr>
            </w:pPr>
            <w:r w:rsidRPr="006F0D05">
              <w:rPr>
                <w:sz w:val="28"/>
                <w:szCs w:val="28"/>
              </w:rPr>
              <w:t>Xpert MTB/RIF</w:t>
            </w:r>
          </w:p>
        </w:tc>
        <w:tc>
          <w:tcPr>
            <w:tcW w:w="6956" w:type="dxa"/>
          </w:tcPr>
          <w:p w14:paraId="2C0FDBA3" w14:textId="77777777" w:rsidR="00DA7DCB" w:rsidRPr="006F0D05" w:rsidRDefault="00DA7DCB" w:rsidP="001F5110">
            <w:pPr>
              <w:ind w:firstLine="0"/>
              <w:rPr>
                <w:sz w:val="28"/>
                <w:szCs w:val="28"/>
              </w:rPr>
            </w:pPr>
            <w:r w:rsidRPr="006F0D05">
              <w:rPr>
                <w:sz w:val="28"/>
                <w:szCs w:val="28"/>
              </w:rPr>
              <w:t>Xét nghiệm ứng dụng công nghệ sinh học phân tử để nhận diện vi</w:t>
            </w:r>
          </w:p>
          <w:p w14:paraId="7769C39E" w14:textId="77777777" w:rsidR="00DA7DCB" w:rsidRPr="006F0D05" w:rsidRDefault="00DA7DCB" w:rsidP="001F5110">
            <w:pPr>
              <w:ind w:firstLine="0"/>
              <w:rPr>
                <w:sz w:val="28"/>
                <w:szCs w:val="28"/>
              </w:rPr>
            </w:pPr>
            <w:r w:rsidRPr="006F0D05">
              <w:rPr>
                <w:sz w:val="28"/>
                <w:szCs w:val="28"/>
              </w:rPr>
              <w:t>khuẩn lao kể cả vi khuẩn lao kháng Rifampicin</w:t>
            </w:r>
          </w:p>
        </w:tc>
      </w:tr>
      <w:tr w:rsidR="00DA7DCB" w14:paraId="6D0CBD5A" w14:textId="77777777" w:rsidTr="00F72905">
        <w:tc>
          <w:tcPr>
            <w:tcW w:w="2155" w:type="dxa"/>
          </w:tcPr>
          <w:p w14:paraId="3DBE32C3" w14:textId="77777777" w:rsidR="00DA7DCB" w:rsidRPr="006F0D05" w:rsidRDefault="00DA7DCB" w:rsidP="001F5110">
            <w:pPr>
              <w:ind w:hanging="30"/>
              <w:rPr>
                <w:sz w:val="28"/>
                <w:szCs w:val="28"/>
              </w:rPr>
            </w:pPr>
            <w:r w:rsidRPr="006F0D05">
              <w:rPr>
                <w:sz w:val="28"/>
                <w:szCs w:val="28"/>
              </w:rPr>
              <w:t>TCYTTG</w:t>
            </w:r>
          </w:p>
        </w:tc>
        <w:tc>
          <w:tcPr>
            <w:tcW w:w="6956" w:type="dxa"/>
          </w:tcPr>
          <w:p w14:paraId="44AE47FE" w14:textId="77777777" w:rsidR="00DA7DCB" w:rsidRPr="006F0D05" w:rsidRDefault="00DA7DCB" w:rsidP="001F5110">
            <w:pPr>
              <w:ind w:firstLine="0"/>
              <w:rPr>
                <w:sz w:val="28"/>
                <w:szCs w:val="28"/>
              </w:rPr>
            </w:pPr>
            <w:r w:rsidRPr="006F0D05">
              <w:rPr>
                <w:sz w:val="28"/>
                <w:szCs w:val="28"/>
              </w:rPr>
              <w:t>Tổ chức Y tế thế giới</w:t>
            </w:r>
          </w:p>
        </w:tc>
      </w:tr>
      <w:tr w:rsidR="00DA7DCB" w14:paraId="729CE378" w14:textId="77777777" w:rsidTr="00F72905">
        <w:tc>
          <w:tcPr>
            <w:tcW w:w="2155" w:type="dxa"/>
          </w:tcPr>
          <w:p w14:paraId="1CC91CFC" w14:textId="77777777" w:rsidR="00DA7DCB" w:rsidRPr="006F0D05" w:rsidRDefault="00DA7DCB" w:rsidP="001F5110">
            <w:pPr>
              <w:ind w:hanging="30"/>
              <w:rPr>
                <w:sz w:val="28"/>
                <w:szCs w:val="28"/>
              </w:rPr>
            </w:pPr>
            <w:r w:rsidRPr="006F0D05">
              <w:rPr>
                <w:sz w:val="28"/>
                <w:szCs w:val="28"/>
              </w:rPr>
              <w:t>TTDD</w:t>
            </w:r>
          </w:p>
        </w:tc>
        <w:tc>
          <w:tcPr>
            <w:tcW w:w="6956" w:type="dxa"/>
          </w:tcPr>
          <w:p w14:paraId="6A69A99D" w14:textId="77777777" w:rsidR="00DA7DCB" w:rsidRPr="006F0D05" w:rsidRDefault="00DA7DCB" w:rsidP="001F5110">
            <w:pPr>
              <w:ind w:firstLine="0"/>
              <w:rPr>
                <w:sz w:val="28"/>
                <w:szCs w:val="28"/>
              </w:rPr>
            </w:pPr>
            <w:r w:rsidRPr="006F0D05">
              <w:rPr>
                <w:sz w:val="28"/>
                <w:szCs w:val="28"/>
              </w:rPr>
              <w:t>Tình trạng dinh dưỡng</w:t>
            </w:r>
          </w:p>
        </w:tc>
      </w:tr>
      <w:tr w:rsidR="00DA7DCB" w14:paraId="3C36B8F0" w14:textId="77777777" w:rsidTr="00F72905">
        <w:tc>
          <w:tcPr>
            <w:tcW w:w="2155" w:type="dxa"/>
          </w:tcPr>
          <w:p w14:paraId="07CF60F8" w14:textId="77777777" w:rsidR="00DA7DCB" w:rsidRPr="006F0D05" w:rsidRDefault="00DA7DCB" w:rsidP="001F5110">
            <w:pPr>
              <w:ind w:hanging="30"/>
              <w:rPr>
                <w:sz w:val="28"/>
                <w:szCs w:val="28"/>
              </w:rPr>
            </w:pPr>
            <w:r w:rsidRPr="006F0D05">
              <w:rPr>
                <w:sz w:val="28"/>
                <w:szCs w:val="28"/>
              </w:rPr>
              <w:t>WHO</w:t>
            </w:r>
          </w:p>
        </w:tc>
        <w:tc>
          <w:tcPr>
            <w:tcW w:w="6956" w:type="dxa"/>
          </w:tcPr>
          <w:p w14:paraId="39C7ACA3" w14:textId="77777777" w:rsidR="00DA7DCB" w:rsidRPr="006F0D05" w:rsidRDefault="00DA7DCB" w:rsidP="001F5110">
            <w:pPr>
              <w:ind w:firstLine="0"/>
              <w:rPr>
                <w:sz w:val="28"/>
                <w:szCs w:val="28"/>
              </w:rPr>
            </w:pPr>
            <w:r w:rsidRPr="006F0D05">
              <w:rPr>
                <w:sz w:val="28"/>
                <w:szCs w:val="28"/>
              </w:rPr>
              <w:t>Tổ chức Y tế thế giới (World Health Organization)</w:t>
            </w:r>
          </w:p>
        </w:tc>
      </w:tr>
      <w:tr w:rsidR="00DA7DCB" w14:paraId="7AEDAF7F" w14:textId="77777777" w:rsidTr="00F72905">
        <w:tc>
          <w:tcPr>
            <w:tcW w:w="2155" w:type="dxa"/>
          </w:tcPr>
          <w:p w14:paraId="1A61B338" w14:textId="77777777" w:rsidR="00DA7DCB" w:rsidRPr="006F0D05" w:rsidRDefault="00DA7DCB" w:rsidP="001F5110">
            <w:pPr>
              <w:ind w:hanging="30"/>
              <w:rPr>
                <w:sz w:val="28"/>
                <w:szCs w:val="28"/>
              </w:rPr>
            </w:pPr>
            <w:r w:rsidRPr="006F0D05">
              <w:rPr>
                <w:sz w:val="28"/>
                <w:szCs w:val="28"/>
              </w:rPr>
              <w:t>(+)</w:t>
            </w:r>
          </w:p>
        </w:tc>
        <w:tc>
          <w:tcPr>
            <w:tcW w:w="6956" w:type="dxa"/>
          </w:tcPr>
          <w:p w14:paraId="312531A1" w14:textId="77777777" w:rsidR="00DA7DCB" w:rsidRPr="006F0D05" w:rsidRDefault="00DA7DCB" w:rsidP="001F5110">
            <w:pPr>
              <w:ind w:firstLine="0"/>
              <w:rPr>
                <w:sz w:val="28"/>
                <w:szCs w:val="28"/>
              </w:rPr>
            </w:pPr>
            <w:r w:rsidRPr="006F0D05">
              <w:rPr>
                <w:sz w:val="28"/>
                <w:szCs w:val="28"/>
              </w:rPr>
              <w:t>Dương tính</w:t>
            </w:r>
          </w:p>
        </w:tc>
      </w:tr>
      <w:tr w:rsidR="00DA7DCB" w14:paraId="21FC1FC3" w14:textId="77777777" w:rsidTr="00F72905">
        <w:tc>
          <w:tcPr>
            <w:tcW w:w="2155" w:type="dxa"/>
          </w:tcPr>
          <w:p w14:paraId="0B729C51" w14:textId="77777777" w:rsidR="00DA7DCB" w:rsidRPr="006F0D05" w:rsidRDefault="00DA7DCB" w:rsidP="001F5110">
            <w:pPr>
              <w:ind w:hanging="30"/>
              <w:rPr>
                <w:sz w:val="28"/>
                <w:szCs w:val="28"/>
              </w:rPr>
            </w:pPr>
            <w:r w:rsidRPr="006F0D05">
              <w:rPr>
                <w:sz w:val="28"/>
                <w:szCs w:val="28"/>
              </w:rPr>
              <w:t>(-)</w:t>
            </w:r>
          </w:p>
        </w:tc>
        <w:tc>
          <w:tcPr>
            <w:tcW w:w="6956" w:type="dxa"/>
          </w:tcPr>
          <w:p w14:paraId="46E38899" w14:textId="77777777" w:rsidR="00DA7DCB" w:rsidRPr="006F0D05" w:rsidRDefault="00DA7DCB" w:rsidP="001F5110">
            <w:pPr>
              <w:ind w:firstLine="0"/>
              <w:rPr>
                <w:sz w:val="28"/>
                <w:szCs w:val="28"/>
              </w:rPr>
            </w:pPr>
            <w:r w:rsidRPr="006F0D05">
              <w:rPr>
                <w:sz w:val="28"/>
                <w:szCs w:val="28"/>
              </w:rPr>
              <w:t>Âm tính</w:t>
            </w:r>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r w:rsidRPr="005B70C8">
        <w:rPr>
          <w:rFonts w:eastAsia="Calibri"/>
          <w:b/>
          <w:bCs/>
        </w:rPr>
        <w:t>DANH MỤC BẢNG</w:t>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r>
        <w:rPr>
          <w:rFonts w:eastAsia="Calibri"/>
          <w:b/>
          <w:bCs/>
        </w:rPr>
        <w:t>DANH MỤC HÌNH VẼ</w:t>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t>MỤC LỤC</w:t>
      </w:r>
    </w:p>
    <w:sdt>
      <w:sdtPr>
        <w:id w:val="523526400"/>
        <w:docPartObj>
          <w:docPartGallery w:val="Table of Contents"/>
          <w:docPartUnique/>
        </w:docPartObj>
      </w:sdtPr>
      <w:sdtContent>
        <w:p w14:paraId="0328B45A" w14:textId="5D2AACB7" w:rsidR="00F97576"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4290101" w:history="1">
            <w:r w:rsidR="00F97576" w:rsidRPr="009620A8">
              <w:rPr>
                <w:rStyle w:val="Hyperlink"/>
                <w:noProof/>
              </w:rPr>
              <w:t>ĐẶT VẤN ĐỀ</w:t>
            </w:r>
            <w:r w:rsidR="00F97576">
              <w:rPr>
                <w:noProof/>
                <w:webHidden/>
              </w:rPr>
              <w:tab/>
            </w:r>
            <w:r w:rsidR="00F97576">
              <w:rPr>
                <w:noProof/>
                <w:webHidden/>
              </w:rPr>
              <w:fldChar w:fldCharType="begin"/>
            </w:r>
            <w:r w:rsidR="00F97576">
              <w:rPr>
                <w:noProof/>
                <w:webHidden/>
              </w:rPr>
              <w:instrText xml:space="preserve"> PAGEREF _Toc124290101 \h </w:instrText>
            </w:r>
            <w:r w:rsidR="00F97576">
              <w:rPr>
                <w:noProof/>
                <w:webHidden/>
              </w:rPr>
            </w:r>
            <w:r w:rsidR="00F97576">
              <w:rPr>
                <w:noProof/>
                <w:webHidden/>
              </w:rPr>
              <w:fldChar w:fldCharType="separate"/>
            </w:r>
            <w:r w:rsidR="00F97576">
              <w:rPr>
                <w:noProof/>
                <w:webHidden/>
              </w:rPr>
              <w:t>13</w:t>
            </w:r>
            <w:r w:rsidR="00F97576">
              <w:rPr>
                <w:noProof/>
                <w:webHidden/>
              </w:rPr>
              <w:fldChar w:fldCharType="end"/>
            </w:r>
          </w:hyperlink>
        </w:p>
        <w:p w14:paraId="4B9B9B37" w14:textId="28A801B2" w:rsidR="00F97576" w:rsidRDefault="00F97576">
          <w:pPr>
            <w:pStyle w:val="TOC1"/>
            <w:tabs>
              <w:tab w:val="right" w:leader="dot" w:pos="9111"/>
            </w:tabs>
            <w:rPr>
              <w:rFonts w:asciiTheme="minorHAnsi" w:eastAsiaTheme="minorEastAsia" w:hAnsiTheme="minorHAnsi" w:cstheme="minorBidi"/>
              <w:noProof/>
              <w:color w:val="auto"/>
              <w:sz w:val="22"/>
              <w:szCs w:val="22"/>
            </w:rPr>
          </w:pPr>
          <w:hyperlink w:anchor="_Toc124290102" w:history="1">
            <w:r w:rsidRPr="009620A8">
              <w:rPr>
                <w:rStyle w:val="Hyperlink"/>
                <w:noProof/>
              </w:rPr>
              <w:t>Chương 1 – TỔNG QUAN</w:t>
            </w:r>
            <w:r>
              <w:rPr>
                <w:noProof/>
                <w:webHidden/>
              </w:rPr>
              <w:tab/>
            </w:r>
            <w:r>
              <w:rPr>
                <w:noProof/>
                <w:webHidden/>
              </w:rPr>
              <w:fldChar w:fldCharType="begin"/>
            </w:r>
            <w:r>
              <w:rPr>
                <w:noProof/>
                <w:webHidden/>
              </w:rPr>
              <w:instrText xml:space="preserve"> PAGEREF _Toc124290102 \h </w:instrText>
            </w:r>
            <w:r>
              <w:rPr>
                <w:noProof/>
                <w:webHidden/>
              </w:rPr>
            </w:r>
            <w:r>
              <w:rPr>
                <w:noProof/>
                <w:webHidden/>
              </w:rPr>
              <w:fldChar w:fldCharType="separate"/>
            </w:r>
            <w:r>
              <w:rPr>
                <w:noProof/>
                <w:webHidden/>
              </w:rPr>
              <w:t>15</w:t>
            </w:r>
            <w:r>
              <w:rPr>
                <w:noProof/>
                <w:webHidden/>
              </w:rPr>
              <w:fldChar w:fldCharType="end"/>
            </w:r>
          </w:hyperlink>
        </w:p>
        <w:p w14:paraId="2B9E6181" w14:textId="209D7130"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03" w:history="1">
            <w:r w:rsidRPr="009620A8">
              <w:rPr>
                <w:rStyle w:val="Hyperlink"/>
                <w:noProof/>
              </w:rPr>
              <w:t>1.1. Một số hiểu biết về bệnh lao phổi</w:t>
            </w:r>
            <w:r>
              <w:rPr>
                <w:noProof/>
                <w:webHidden/>
              </w:rPr>
              <w:tab/>
            </w:r>
            <w:r>
              <w:rPr>
                <w:noProof/>
                <w:webHidden/>
              </w:rPr>
              <w:fldChar w:fldCharType="begin"/>
            </w:r>
            <w:r>
              <w:rPr>
                <w:noProof/>
                <w:webHidden/>
              </w:rPr>
              <w:instrText xml:space="preserve"> PAGEREF _Toc124290103 \h </w:instrText>
            </w:r>
            <w:r>
              <w:rPr>
                <w:noProof/>
                <w:webHidden/>
              </w:rPr>
            </w:r>
            <w:r>
              <w:rPr>
                <w:noProof/>
                <w:webHidden/>
              </w:rPr>
              <w:fldChar w:fldCharType="separate"/>
            </w:r>
            <w:r>
              <w:rPr>
                <w:noProof/>
                <w:webHidden/>
              </w:rPr>
              <w:t>15</w:t>
            </w:r>
            <w:r>
              <w:rPr>
                <w:noProof/>
                <w:webHidden/>
              </w:rPr>
              <w:fldChar w:fldCharType="end"/>
            </w:r>
          </w:hyperlink>
        </w:p>
        <w:p w14:paraId="760F5825" w14:textId="7D1ED5B5"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04" w:history="1">
            <w:r w:rsidRPr="009620A8">
              <w:rPr>
                <w:rStyle w:val="Hyperlink"/>
                <w:noProof/>
              </w:rPr>
              <w:t>1.1.1. Một số khái niệm cơ bản</w:t>
            </w:r>
            <w:r>
              <w:rPr>
                <w:noProof/>
                <w:webHidden/>
              </w:rPr>
              <w:tab/>
            </w:r>
            <w:r>
              <w:rPr>
                <w:noProof/>
                <w:webHidden/>
              </w:rPr>
              <w:fldChar w:fldCharType="begin"/>
            </w:r>
            <w:r>
              <w:rPr>
                <w:noProof/>
                <w:webHidden/>
              </w:rPr>
              <w:instrText xml:space="preserve"> PAGEREF _Toc124290104 \h </w:instrText>
            </w:r>
            <w:r>
              <w:rPr>
                <w:noProof/>
                <w:webHidden/>
              </w:rPr>
            </w:r>
            <w:r>
              <w:rPr>
                <w:noProof/>
                <w:webHidden/>
              </w:rPr>
              <w:fldChar w:fldCharType="separate"/>
            </w:r>
            <w:r>
              <w:rPr>
                <w:noProof/>
                <w:webHidden/>
              </w:rPr>
              <w:t>15</w:t>
            </w:r>
            <w:r>
              <w:rPr>
                <w:noProof/>
                <w:webHidden/>
              </w:rPr>
              <w:fldChar w:fldCharType="end"/>
            </w:r>
          </w:hyperlink>
        </w:p>
        <w:p w14:paraId="45B56BD1" w14:textId="13BB5F9B"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05" w:history="1">
            <w:r w:rsidRPr="009620A8">
              <w:rPr>
                <w:rStyle w:val="Hyperlink"/>
                <w:noProof/>
              </w:rPr>
              <w:t>1.1.2. Đặc điểm bệnh lao phổi</w:t>
            </w:r>
            <w:r>
              <w:rPr>
                <w:noProof/>
                <w:webHidden/>
              </w:rPr>
              <w:tab/>
            </w:r>
            <w:r>
              <w:rPr>
                <w:noProof/>
                <w:webHidden/>
              </w:rPr>
              <w:fldChar w:fldCharType="begin"/>
            </w:r>
            <w:r>
              <w:rPr>
                <w:noProof/>
                <w:webHidden/>
              </w:rPr>
              <w:instrText xml:space="preserve"> PAGEREF _Toc124290105 \h </w:instrText>
            </w:r>
            <w:r>
              <w:rPr>
                <w:noProof/>
                <w:webHidden/>
              </w:rPr>
            </w:r>
            <w:r>
              <w:rPr>
                <w:noProof/>
                <w:webHidden/>
              </w:rPr>
              <w:fldChar w:fldCharType="separate"/>
            </w:r>
            <w:r>
              <w:rPr>
                <w:noProof/>
                <w:webHidden/>
              </w:rPr>
              <w:t>15</w:t>
            </w:r>
            <w:r>
              <w:rPr>
                <w:noProof/>
                <w:webHidden/>
              </w:rPr>
              <w:fldChar w:fldCharType="end"/>
            </w:r>
          </w:hyperlink>
        </w:p>
        <w:p w14:paraId="5BF60BD0" w14:textId="1B494A29"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06" w:history="1">
            <w:r w:rsidRPr="009620A8">
              <w:rPr>
                <w:rStyle w:val="Hyperlink"/>
                <w:noProof/>
              </w:rPr>
              <w:t>1.1.2.1. Lâm sàng</w:t>
            </w:r>
            <w:r>
              <w:rPr>
                <w:noProof/>
                <w:webHidden/>
              </w:rPr>
              <w:tab/>
            </w:r>
            <w:r>
              <w:rPr>
                <w:noProof/>
                <w:webHidden/>
              </w:rPr>
              <w:fldChar w:fldCharType="begin"/>
            </w:r>
            <w:r>
              <w:rPr>
                <w:noProof/>
                <w:webHidden/>
              </w:rPr>
              <w:instrText xml:space="preserve"> PAGEREF _Toc124290106 \h </w:instrText>
            </w:r>
            <w:r>
              <w:rPr>
                <w:noProof/>
                <w:webHidden/>
              </w:rPr>
            </w:r>
            <w:r>
              <w:rPr>
                <w:noProof/>
                <w:webHidden/>
              </w:rPr>
              <w:fldChar w:fldCharType="separate"/>
            </w:r>
            <w:r>
              <w:rPr>
                <w:noProof/>
                <w:webHidden/>
              </w:rPr>
              <w:t>15</w:t>
            </w:r>
            <w:r>
              <w:rPr>
                <w:noProof/>
                <w:webHidden/>
              </w:rPr>
              <w:fldChar w:fldCharType="end"/>
            </w:r>
          </w:hyperlink>
        </w:p>
        <w:p w14:paraId="09301111" w14:textId="04A9DFF7"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07" w:history="1">
            <w:r w:rsidRPr="009620A8">
              <w:rPr>
                <w:rStyle w:val="Hyperlink"/>
                <w:noProof/>
              </w:rPr>
              <w:t>1.1.2.2. Cận lâm sàng [WIP]</w:t>
            </w:r>
            <w:r>
              <w:rPr>
                <w:noProof/>
                <w:webHidden/>
              </w:rPr>
              <w:tab/>
            </w:r>
            <w:r>
              <w:rPr>
                <w:noProof/>
                <w:webHidden/>
              </w:rPr>
              <w:fldChar w:fldCharType="begin"/>
            </w:r>
            <w:r>
              <w:rPr>
                <w:noProof/>
                <w:webHidden/>
              </w:rPr>
              <w:instrText xml:space="preserve"> PAGEREF _Toc124290107 \h </w:instrText>
            </w:r>
            <w:r>
              <w:rPr>
                <w:noProof/>
                <w:webHidden/>
              </w:rPr>
            </w:r>
            <w:r>
              <w:rPr>
                <w:noProof/>
                <w:webHidden/>
              </w:rPr>
              <w:fldChar w:fldCharType="separate"/>
            </w:r>
            <w:r>
              <w:rPr>
                <w:noProof/>
                <w:webHidden/>
              </w:rPr>
              <w:t>15</w:t>
            </w:r>
            <w:r>
              <w:rPr>
                <w:noProof/>
                <w:webHidden/>
              </w:rPr>
              <w:fldChar w:fldCharType="end"/>
            </w:r>
          </w:hyperlink>
        </w:p>
        <w:p w14:paraId="140B7F3D" w14:textId="1A372740"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08" w:history="1">
            <w:r w:rsidRPr="009620A8">
              <w:rPr>
                <w:rStyle w:val="Hyperlink"/>
                <w:noProof/>
              </w:rPr>
              <w:t>1.1.2.3. Chẩn đoán xác định</w:t>
            </w:r>
            <w:r>
              <w:rPr>
                <w:noProof/>
                <w:webHidden/>
              </w:rPr>
              <w:tab/>
            </w:r>
            <w:r>
              <w:rPr>
                <w:noProof/>
                <w:webHidden/>
              </w:rPr>
              <w:fldChar w:fldCharType="begin"/>
            </w:r>
            <w:r>
              <w:rPr>
                <w:noProof/>
                <w:webHidden/>
              </w:rPr>
              <w:instrText xml:space="preserve"> PAGEREF _Toc124290108 \h </w:instrText>
            </w:r>
            <w:r>
              <w:rPr>
                <w:noProof/>
                <w:webHidden/>
              </w:rPr>
            </w:r>
            <w:r>
              <w:rPr>
                <w:noProof/>
                <w:webHidden/>
              </w:rPr>
              <w:fldChar w:fldCharType="separate"/>
            </w:r>
            <w:r>
              <w:rPr>
                <w:noProof/>
                <w:webHidden/>
              </w:rPr>
              <w:t>15</w:t>
            </w:r>
            <w:r>
              <w:rPr>
                <w:noProof/>
                <w:webHidden/>
              </w:rPr>
              <w:fldChar w:fldCharType="end"/>
            </w:r>
          </w:hyperlink>
        </w:p>
        <w:p w14:paraId="181CF445" w14:textId="3C98FD9E"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09" w:history="1">
            <w:r w:rsidRPr="009620A8">
              <w:rPr>
                <w:rStyle w:val="Hyperlink"/>
                <w:noProof/>
              </w:rPr>
              <w:t>1.1.2.4. Phân loại chẩn đoán dựa theo xét nghiệm soi đờm trực tiếp tìm AFB</w:t>
            </w:r>
            <w:r>
              <w:rPr>
                <w:noProof/>
                <w:webHidden/>
              </w:rPr>
              <w:tab/>
            </w:r>
            <w:r>
              <w:rPr>
                <w:noProof/>
                <w:webHidden/>
              </w:rPr>
              <w:fldChar w:fldCharType="begin"/>
            </w:r>
            <w:r>
              <w:rPr>
                <w:noProof/>
                <w:webHidden/>
              </w:rPr>
              <w:instrText xml:space="preserve"> PAGEREF _Toc124290109 \h </w:instrText>
            </w:r>
            <w:r>
              <w:rPr>
                <w:noProof/>
                <w:webHidden/>
              </w:rPr>
            </w:r>
            <w:r>
              <w:rPr>
                <w:noProof/>
                <w:webHidden/>
              </w:rPr>
              <w:fldChar w:fldCharType="separate"/>
            </w:r>
            <w:r>
              <w:rPr>
                <w:noProof/>
                <w:webHidden/>
              </w:rPr>
              <w:t>16</w:t>
            </w:r>
            <w:r>
              <w:rPr>
                <w:noProof/>
                <w:webHidden/>
              </w:rPr>
              <w:fldChar w:fldCharType="end"/>
            </w:r>
          </w:hyperlink>
        </w:p>
        <w:p w14:paraId="29D3BBE2" w14:textId="66C2073C"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10" w:history="1">
            <w:r w:rsidRPr="009620A8">
              <w:rPr>
                <w:rStyle w:val="Hyperlink"/>
                <w:noProof/>
              </w:rPr>
              <w:t>1.1.2.5. Phân loại lao kháng thuốc [WIP]</w:t>
            </w:r>
            <w:r>
              <w:rPr>
                <w:noProof/>
                <w:webHidden/>
              </w:rPr>
              <w:tab/>
            </w:r>
            <w:r>
              <w:rPr>
                <w:noProof/>
                <w:webHidden/>
              </w:rPr>
              <w:fldChar w:fldCharType="begin"/>
            </w:r>
            <w:r>
              <w:rPr>
                <w:noProof/>
                <w:webHidden/>
              </w:rPr>
              <w:instrText xml:space="preserve"> PAGEREF _Toc124290110 \h </w:instrText>
            </w:r>
            <w:r>
              <w:rPr>
                <w:noProof/>
                <w:webHidden/>
              </w:rPr>
            </w:r>
            <w:r>
              <w:rPr>
                <w:noProof/>
                <w:webHidden/>
              </w:rPr>
              <w:fldChar w:fldCharType="separate"/>
            </w:r>
            <w:r>
              <w:rPr>
                <w:noProof/>
                <w:webHidden/>
              </w:rPr>
              <w:t>16</w:t>
            </w:r>
            <w:r>
              <w:rPr>
                <w:noProof/>
                <w:webHidden/>
              </w:rPr>
              <w:fldChar w:fldCharType="end"/>
            </w:r>
          </w:hyperlink>
        </w:p>
        <w:p w14:paraId="3ADB8526" w14:textId="3F7B9828"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11" w:history="1">
            <w:r w:rsidRPr="009620A8">
              <w:rPr>
                <w:rStyle w:val="Hyperlink"/>
                <w:noProof/>
              </w:rPr>
              <w:t>1.1.3. Các yếu tố ảnh hưởng đến bệnh lao [WIP]</w:t>
            </w:r>
            <w:r>
              <w:rPr>
                <w:noProof/>
                <w:webHidden/>
              </w:rPr>
              <w:tab/>
            </w:r>
            <w:r>
              <w:rPr>
                <w:noProof/>
                <w:webHidden/>
              </w:rPr>
              <w:fldChar w:fldCharType="begin"/>
            </w:r>
            <w:r>
              <w:rPr>
                <w:noProof/>
                <w:webHidden/>
              </w:rPr>
              <w:instrText xml:space="preserve"> PAGEREF _Toc124290111 \h </w:instrText>
            </w:r>
            <w:r>
              <w:rPr>
                <w:noProof/>
                <w:webHidden/>
              </w:rPr>
            </w:r>
            <w:r>
              <w:rPr>
                <w:noProof/>
                <w:webHidden/>
              </w:rPr>
              <w:fldChar w:fldCharType="separate"/>
            </w:r>
            <w:r>
              <w:rPr>
                <w:noProof/>
                <w:webHidden/>
              </w:rPr>
              <w:t>16</w:t>
            </w:r>
            <w:r>
              <w:rPr>
                <w:noProof/>
                <w:webHidden/>
              </w:rPr>
              <w:fldChar w:fldCharType="end"/>
            </w:r>
          </w:hyperlink>
        </w:p>
        <w:p w14:paraId="128FD78D" w14:textId="031AF0E6"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12" w:history="1">
            <w:r w:rsidRPr="009620A8">
              <w:rPr>
                <w:rStyle w:val="Hyperlink"/>
                <w:noProof/>
              </w:rPr>
              <w:t>1.1.4. Tình hình mắc lao hiện nay</w:t>
            </w:r>
            <w:r>
              <w:rPr>
                <w:noProof/>
                <w:webHidden/>
              </w:rPr>
              <w:tab/>
            </w:r>
            <w:r>
              <w:rPr>
                <w:noProof/>
                <w:webHidden/>
              </w:rPr>
              <w:fldChar w:fldCharType="begin"/>
            </w:r>
            <w:r>
              <w:rPr>
                <w:noProof/>
                <w:webHidden/>
              </w:rPr>
              <w:instrText xml:space="preserve"> PAGEREF _Toc124290112 \h </w:instrText>
            </w:r>
            <w:r>
              <w:rPr>
                <w:noProof/>
                <w:webHidden/>
              </w:rPr>
            </w:r>
            <w:r>
              <w:rPr>
                <w:noProof/>
                <w:webHidden/>
              </w:rPr>
              <w:fldChar w:fldCharType="separate"/>
            </w:r>
            <w:r>
              <w:rPr>
                <w:noProof/>
                <w:webHidden/>
              </w:rPr>
              <w:t>16</w:t>
            </w:r>
            <w:r>
              <w:rPr>
                <w:noProof/>
                <w:webHidden/>
              </w:rPr>
              <w:fldChar w:fldCharType="end"/>
            </w:r>
          </w:hyperlink>
        </w:p>
        <w:p w14:paraId="334D0069" w14:textId="361D784F"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13" w:history="1">
            <w:r w:rsidRPr="009620A8">
              <w:rPr>
                <w:rStyle w:val="Hyperlink"/>
                <w:noProof/>
              </w:rPr>
              <w:t>1.1.4.1. Tình hình mắc lao trên thế giới</w:t>
            </w:r>
            <w:r>
              <w:rPr>
                <w:noProof/>
                <w:webHidden/>
              </w:rPr>
              <w:tab/>
            </w:r>
            <w:r>
              <w:rPr>
                <w:noProof/>
                <w:webHidden/>
              </w:rPr>
              <w:fldChar w:fldCharType="begin"/>
            </w:r>
            <w:r>
              <w:rPr>
                <w:noProof/>
                <w:webHidden/>
              </w:rPr>
              <w:instrText xml:space="preserve"> PAGEREF _Toc124290113 \h </w:instrText>
            </w:r>
            <w:r>
              <w:rPr>
                <w:noProof/>
                <w:webHidden/>
              </w:rPr>
            </w:r>
            <w:r>
              <w:rPr>
                <w:noProof/>
                <w:webHidden/>
              </w:rPr>
              <w:fldChar w:fldCharType="separate"/>
            </w:r>
            <w:r>
              <w:rPr>
                <w:noProof/>
                <w:webHidden/>
              </w:rPr>
              <w:t>16</w:t>
            </w:r>
            <w:r>
              <w:rPr>
                <w:noProof/>
                <w:webHidden/>
              </w:rPr>
              <w:fldChar w:fldCharType="end"/>
            </w:r>
          </w:hyperlink>
        </w:p>
        <w:p w14:paraId="2C157ADC" w14:textId="63B2E91B"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14" w:history="1">
            <w:r w:rsidRPr="009620A8">
              <w:rPr>
                <w:rStyle w:val="Hyperlink"/>
                <w:noProof/>
              </w:rPr>
              <w:t>1.1.4.2. Tình hình mắc lao ở Việt Nam</w:t>
            </w:r>
            <w:r>
              <w:rPr>
                <w:noProof/>
                <w:webHidden/>
              </w:rPr>
              <w:tab/>
            </w:r>
            <w:r>
              <w:rPr>
                <w:noProof/>
                <w:webHidden/>
              </w:rPr>
              <w:fldChar w:fldCharType="begin"/>
            </w:r>
            <w:r>
              <w:rPr>
                <w:noProof/>
                <w:webHidden/>
              </w:rPr>
              <w:instrText xml:space="preserve"> PAGEREF _Toc124290114 \h </w:instrText>
            </w:r>
            <w:r>
              <w:rPr>
                <w:noProof/>
                <w:webHidden/>
              </w:rPr>
            </w:r>
            <w:r>
              <w:rPr>
                <w:noProof/>
                <w:webHidden/>
              </w:rPr>
              <w:fldChar w:fldCharType="separate"/>
            </w:r>
            <w:r>
              <w:rPr>
                <w:noProof/>
                <w:webHidden/>
              </w:rPr>
              <w:t>18</w:t>
            </w:r>
            <w:r>
              <w:rPr>
                <w:noProof/>
                <w:webHidden/>
              </w:rPr>
              <w:fldChar w:fldCharType="end"/>
            </w:r>
          </w:hyperlink>
        </w:p>
        <w:p w14:paraId="4F172509" w14:textId="112CCFA0"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15" w:history="1">
            <w:r w:rsidRPr="009620A8">
              <w:rPr>
                <w:rStyle w:val="Hyperlink"/>
                <w:noProof/>
              </w:rPr>
              <w:t>1.2. Dinh dưỡng bệnh nhân lao phổi</w:t>
            </w:r>
            <w:r>
              <w:rPr>
                <w:noProof/>
                <w:webHidden/>
              </w:rPr>
              <w:tab/>
            </w:r>
            <w:r>
              <w:rPr>
                <w:noProof/>
                <w:webHidden/>
              </w:rPr>
              <w:fldChar w:fldCharType="begin"/>
            </w:r>
            <w:r>
              <w:rPr>
                <w:noProof/>
                <w:webHidden/>
              </w:rPr>
              <w:instrText xml:space="preserve"> PAGEREF _Toc124290115 \h </w:instrText>
            </w:r>
            <w:r>
              <w:rPr>
                <w:noProof/>
                <w:webHidden/>
              </w:rPr>
            </w:r>
            <w:r>
              <w:rPr>
                <w:noProof/>
                <w:webHidden/>
              </w:rPr>
              <w:fldChar w:fldCharType="separate"/>
            </w:r>
            <w:r>
              <w:rPr>
                <w:noProof/>
                <w:webHidden/>
              </w:rPr>
              <w:t>19</w:t>
            </w:r>
            <w:r>
              <w:rPr>
                <w:noProof/>
                <w:webHidden/>
              </w:rPr>
              <w:fldChar w:fldCharType="end"/>
            </w:r>
          </w:hyperlink>
        </w:p>
        <w:p w14:paraId="45F49F50" w14:textId="329AECD8"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16" w:history="1">
            <w:r w:rsidRPr="009620A8">
              <w:rPr>
                <w:rStyle w:val="Hyperlink"/>
                <w:noProof/>
              </w:rPr>
              <w:t>1.2.1. Khái niệm cơ bản về dinh dưỡng</w:t>
            </w:r>
            <w:r>
              <w:rPr>
                <w:noProof/>
                <w:webHidden/>
              </w:rPr>
              <w:tab/>
            </w:r>
            <w:r>
              <w:rPr>
                <w:noProof/>
                <w:webHidden/>
              </w:rPr>
              <w:fldChar w:fldCharType="begin"/>
            </w:r>
            <w:r>
              <w:rPr>
                <w:noProof/>
                <w:webHidden/>
              </w:rPr>
              <w:instrText xml:space="preserve"> PAGEREF _Toc124290116 \h </w:instrText>
            </w:r>
            <w:r>
              <w:rPr>
                <w:noProof/>
                <w:webHidden/>
              </w:rPr>
            </w:r>
            <w:r>
              <w:rPr>
                <w:noProof/>
                <w:webHidden/>
              </w:rPr>
              <w:fldChar w:fldCharType="separate"/>
            </w:r>
            <w:r>
              <w:rPr>
                <w:noProof/>
                <w:webHidden/>
              </w:rPr>
              <w:t>19</w:t>
            </w:r>
            <w:r>
              <w:rPr>
                <w:noProof/>
                <w:webHidden/>
              </w:rPr>
              <w:fldChar w:fldCharType="end"/>
            </w:r>
          </w:hyperlink>
        </w:p>
        <w:p w14:paraId="5490A01F" w14:textId="6B9C7DAB"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17" w:history="1">
            <w:r w:rsidRPr="009620A8">
              <w:rPr>
                <w:rStyle w:val="Hyperlink"/>
                <w:noProof/>
              </w:rPr>
              <w:t>1.2.2. Mối liên quan giữa dinh dưỡng và bệnh lao phổi</w:t>
            </w:r>
            <w:r>
              <w:rPr>
                <w:noProof/>
                <w:webHidden/>
              </w:rPr>
              <w:tab/>
            </w:r>
            <w:r>
              <w:rPr>
                <w:noProof/>
                <w:webHidden/>
              </w:rPr>
              <w:fldChar w:fldCharType="begin"/>
            </w:r>
            <w:r>
              <w:rPr>
                <w:noProof/>
                <w:webHidden/>
              </w:rPr>
              <w:instrText xml:space="preserve"> PAGEREF _Toc124290117 \h </w:instrText>
            </w:r>
            <w:r>
              <w:rPr>
                <w:noProof/>
                <w:webHidden/>
              </w:rPr>
            </w:r>
            <w:r>
              <w:rPr>
                <w:noProof/>
                <w:webHidden/>
              </w:rPr>
              <w:fldChar w:fldCharType="separate"/>
            </w:r>
            <w:r>
              <w:rPr>
                <w:noProof/>
                <w:webHidden/>
              </w:rPr>
              <w:t>19</w:t>
            </w:r>
            <w:r>
              <w:rPr>
                <w:noProof/>
                <w:webHidden/>
              </w:rPr>
              <w:fldChar w:fldCharType="end"/>
            </w:r>
          </w:hyperlink>
        </w:p>
        <w:p w14:paraId="4B5B99DB" w14:textId="0A98CB27"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18" w:history="1">
            <w:r w:rsidRPr="009620A8">
              <w:rPr>
                <w:rStyle w:val="Hyperlink"/>
                <w:noProof/>
              </w:rPr>
              <w:t>1.2.3. Hướng dẫn chăm sóc và hỗ trợ dinh dưỡng cho bệnh nhân lao của TCYTTG</w:t>
            </w:r>
            <w:r>
              <w:rPr>
                <w:noProof/>
                <w:webHidden/>
              </w:rPr>
              <w:tab/>
            </w:r>
            <w:r>
              <w:rPr>
                <w:noProof/>
                <w:webHidden/>
              </w:rPr>
              <w:fldChar w:fldCharType="begin"/>
            </w:r>
            <w:r>
              <w:rPr>
                <w:noProof/>
                <w:webHidden/>
              </w:rPr>
              <w:instrText xml:space="preserve"> PAGEREF _Toc124290118 \h </w:instrText>
            </w:r>
            <w:r>
              <w:rPr>
                <w:noProof/>
                <w:webHidden/>
              </w:rPr>
            </w:r>
            <w:r>
              <w:rPr>
                <w:noProof/>
                <w:webHidden/>
              </w:rPr>
              <w:fldChar w:fldCharType="separate"/>
            </w:r>
            <w:r>
              <w:rPr>
                <w:noProof/>
                <w:webHidden/>
              </w:rPr>
              <w:t>20</w:t>
            </w:r>
            <w:r>
              <w:rPr>
                <w:noProof/>
                <w:webHidden/>
              </w:rPr>
              <w:fldChar w:fldCharType="end"/>
            </w:r>
          </w:hyperlink>
        </w:p>
        <w:p w14:paraId="142A432C" w14:textId="43DC489B"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19" w:history="1">
            <w:r w:rsidRPr="009620A8">
              <w:rPr>
                <w:rStyle w:val="Hyperlink"/>
                <w:noProof/>
              </w:rPr>
              <w:t>1.2.3.1. Tất cả những người mắc bệnh lao hoạt động nên được chẩn đoán, điều trị và chăm sóc bệnh lao theo hướng dẫn của TCYTTG và các tiêu chuẩn chăm sóc quốc tế</w:t>
            </w:r>
            <w:r>
              <w:rPr>
                <w:noProof/>
                <w:webHidden/>
              </w:rPr>
              <w:tab/>
            </w:r>
            <w:r>
              <w:rPr>
                <w:noProof/>
                <w:webHidden/>
              </w:rPr>
              <w:fldChar w:fldCharType="begin"/>
            </w:r>
            <w:r>
              <w:rPr>
                <w:noProof/>
                <w:webHidden/>
              </w:rPr>
              <w:instrText xml:space="preserve"> PAGEREF _Toc124290119 \h </w:instrText>
            </w:r>
            <w:r>
              <w:rPr>
                <w:noProof/>
                <w:webHidden/>
              </w:rPr>
            </w:r>
            <w:r>
              <w:rPr>
                <w:noProof/>
                <w:webHidden/>
              </w:rPr>
              <w:fldChar w:fldCharType="separate"/>
            </w:r>
            <w:r>
              <w:rPr>
                <w:noProof/>
                <w:webHidden/>
              </w:rPr>
              <w:t>21</w:t>
            </w:r>
            <w:r>
              <w:rPr>
                <w:noProof/>
                <w:webHidden/>
              </w:rPr>
              <w:fldChar w:fldCharType="end"/>
            </w:r>
          </w:hyperlink>
        </w:p>
        <w:p w14:paraId="345FB5F1" w14:textId="0B66D3AC"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20" w:history="1">
            <w:r w:rsidRPr="009620A8">
              <w:rPr>
                <w:rStyle w:val="Hyperlink"/>
                <w:noProof/>
              </w:rPr>
              <w:t>1.2.3.2. Một chế độ ăn uống đầy đủ, bao gồm tất cả các chất dinh dưỡng đa lượng và vi lượng thiết yếu là cần thiết cho sức khỏe và hạnh phúc của tất cả mọi người, kể cả những người bị nhiễm lao hoặc mắc bệnh lao</w:t>
            </w:r>
            <w:r>
              <w:rPr>
                <w:noProof/>
                <w:webHidden/>
              </w:rPr>
              <w:tab/>
            </w:r>
            <w:r>
              <w:rPr>
                <w:noProof/>
                <w:webHidden/>
              </w:rPr>
              <w:fldChar w:fldCharType="begin"/>
            </w:r>
            <w:r>
              <w:rPr>
                <w:noProof/>
                <w:webHidden/>
              </w:rPr>
              <w:instrText xml:space="preserve"> PAGEREF _Toc124290120 \h </w:instrText>
            </w:r>
            <w:r>
              <w:rPr>
                <w:noProof/>
                <w:webHidden/>
              </w:rPr>
            </w:r>
            <w:r>
              <w:rPr>
                <w:noProof/>
                <w:webHidden/>
              </w:rPr>
              <w:fldChar w:fldCharType="separate"/>
            </w:r>
            <w:r>
              <w:rPr>
                <w:noProof/>
                <w:webHidden/>
              </w:rPr>
              <w:t>21</w:t>
            </w:r>
            <w:r>
              <w:rPr>
                <w:noProof/>
                <w:webHidden/>
              </w:rPr>
              <w:fldChar w:fldCharType="end"/>
            </w:r>
          </w:hyperlink>
        </w:p>
        <w:p w14:paraId="56D3B8EA" w14:textId="44AC5B26"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21" w:history="1">
            <w:r w:rsidRPr="009620A8">
              <w:rPr>
                <w:rStyle w:val="Hyperlink"/>
                <w:noProof/>
              </w:rPr>
              <w:t>1.2.3.3. Do có mối quan hệ nhân quả hai chiều rõ ràng giữa suy dinh dưỡng và bệnh lao hoạt động, việc sàng lọc, đánh giá và quản lý dinh dưỡng là những thành phần không thể thiếu trong điều trị và chăm sóc bệnh lao</w:t>
            </w:r>
            <w:r>
              <w:rPr>
                <w:noProof/>
                <w:webHidden/>
              </w:rPr>
              <w:tab/>
            </w:r>
            <w:r>
              <w:rPr>
                <w:noProof/>
                <w:webHidden/>
              </w:rPr>
              <w:fldChar w:fldCharType="begin"/>
            </w:r>
            <w:r>
              <w:rPr>
                <w:noProof/>
                <w:webHidden/>
              </w:rPr>
              <w:instrText xml:space="preserve"> PAGEREF _Toc124290121 \h </w:instrText>
            </w:r>
            <w:r>
              <w:rPr>
                <w:noProof/>
                <w:webHidden/>
              </w:rPr>
            </w:r>
            <w:r>
              <w:rPr>
                <w:noProof/>
                <w:webHidden/>
              </w:rPr>
              <w:fldChar w:fldCharType="separate"/>
            </w:r>
            <w:r>
              <w:rPr>
                <w:noProof/>
                <w:webHidden/>
              </w:rPr>
              <w:t>22</w:t>
            </w:r>
            <w:r>
              <w:rPr>
                <w:noProof/>
                <w:webHidden/>
              </w:rPr>
              <w:fldChar w:fldCharType="end"/>
            </w:r>
          </w:hyperlink>
        </w:p>
        <w:p w14:paraId="1369C519" w14:textId="65DD346E"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22" w:history="1">
            <w:r w:rsidRPr="009620A8">
              <w:rPr>
                <w:rStyle w:val="Hyperlink"/>
                <w:noProof/>
              </w:rPr>
              <w:t>1.2.3.4. Nghèo đói và mất an ninh lương thực vừa là nguyên nhân vừa là hậu quả của bệnh lao, do đó những người tham gia chăm sóc bệnh nhân lao đóng vai trò quan trọng trong việc nhận biết và giải quyết các vấn đề kinh tế xã hội rộng lớn hơn này</w:t>
            </w:r>
            <w:r>
              <w:rPr>
                <w:noProof/>
                <w:webHidden/>
              </w:rPr>
              <w:tab/>
            </w:r>
            <w:r>
              <w:rPr>
                <w:noProof/>
                <w:webHidden/>
              </w:rPr>
              <w:fldChar w:fldCharType="begin"/>
            </w:r>
            <w:r>
              <w:rPr>
                <w:noProof/>
                <w:webHidden/>
              </w:rPr>
              <w:instrText xml:space="preserve"> PAGEREF _Toc124290122 \h </w:instrText>
            </w:r>
            <w:r>
              <w:rPr>
                <w:noProof/>
                <w:webHidden/>
              </w:rPr>
            </w:r>
            <w:r>
              <w:rPr>
                <w:noProof/>
                <w:webHidden/>
              </w:rPr>
              <w:fldChar w:fldCharType="separate"/>
            </w:r>
            <w:r>
              <w:rPr>
                <w:noProof/>
                <w:webHidden/>
              </w:rPr>
              <w:t>23</w:t>
            </w:r>
            <w:r>
              <w:rPr>
                <w:noProof/>
                <w:webHidden/>
              </w:rPr>
              <w:fldChar w:fldCharType="end"/>
            </w:r>
          </w:hyperlink>
        </w:p>
        <w:p w14:paraId="5BBB0C9F" w14:textId="2DB179DF"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23" w:history="1">
            <w:r w:rsidRPr="009620A8">
              <w:rPr>
                <w:rStyle w:val="Hyperlink"/>
                <w:noProof/>
              </w:rPr>
              <w:t>1.2.3.5. Lao thường đi kèm với các bệnh mắc kèm như HIV, đái tháo đường, hút thuốc và lạm dụng rượu hoặc chất kích thích, những bệnh này có liên quan đến dinh dưỡng riêng và những bệnh này cần được xem xét đầy đủ trong quá trình sàng lọc, đánh giá và tư vấn dinh dưỡng</w:t>
            </w:r>
            <w:r>
              <w:rPr>
                <w:noProof/>
                <w:webHidden/>
              </w:rPr>
              <w:tab/>
            </w:r>
            <w:r>
              <w:rPr>
                <w:noProof/>
                <w:webHidden/>
              </w:rPr>
              <w:fldChar w:fldCharType="begin"/>
            </w:r>
            <w:r>
              <w:rPr>
                <w:noProof/>
                <w:webHidden/>
              </w:rPr>
              <w:instrText xml:space="preserve"> PAGEREF _Toc124290123 \h </w:instrText>
            </w:r>
            <w:r>
              <w:rPr>
                <w:noProof/>
                <w:webHidden/>
              </w:rPr>
            </w:r>
            <w:r>
              <w:rPr>
                <w:noProof/>
                <w:webHidden/>
              </w:rPr>
              <w:fldChar w:fldCharType="separate"/>
            </w:r>
            <w:r>
              <w:rPr>
                <w:noProof/>
                <w:webHidden/>
              </w:rPr>
              <w:t>23</w:t>
            </w:r>
            <w:r>
              <w:rPr>
                <w:noProof/>
                <w:webHidden/>
              </w:rPr>
              <w:fldChar w:fldCharType="end"/>
            </w:r>
          </w:hyperlink>
        </w:p>
        <w:p w14:paraId="31E026F9" w14:textId="720DE794"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24" w:history="1">
            <w:r w:rsidRPr="009620A8">
              <w:rPr>
                <w:rStyle w:val="Hyperlink"/>
                <w:noProof/>
              </w:rPr>
              <w:t>1.3. Một số phương pháp đánh giá tình trạng dinh dưỡng của bệnh nhân</w:t>
            </w:r>
            <w:r>
              <w:rPr>
                <w:noProof/>
                <w:webHidden/>
              </w:rPr>
              <w:tab/>
            </w:r>
            <w:r>
              <w:rPr>
                <w:noProof/>
                <w:webHidden/>
              </w:rPr>
              <w:fldChar w:fldCharType="begin"/>
            </w:r>
            <w:r>
              <w:rPr>
                <w:noProof/>
                <w:webHidden/>
              </w:rPr>
              <w:instrText xml:space="preserve"> PAGEREF _Toc124290124 \h </w:instrText>
            </w:r>
            <w:r>
              <w:rPr>
                <w:noProof/>
                <w:webHidden/>
              </w:rPr>
            </w:r>
            <w:r>
              <w:rPr>
                <w:noProof/>
                <w:webHidden/>
              </w:rPr>
              <w:fldChar w:fldCharType="separate"/>
            </w:r>
            <w:r>
              <w:rPr>
                <w:noProof/>
                <w:webHidden/>
              </w:rPr>
              <w:t>24</w:t>
            </w:r>
            <w:r>
              <w:rPr>
                <w:noProof/>
                <w:webHidden/>
              </w:rPr>
              <w:fldChar w:fldCharType="end"/>
            </w:r>
          </w:hyperlink>
        </w:p>
        <w:p w14:paraId="7F43F7EB" w14:textId="1074B924"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25" w:history="1">
            <w:r w:rsidRPr="009620A8">
              <w:rPr>
                <w:rStyle w:val="Hyperlink"/>
                <w:noProof/>
              </w:rPr>
              <w:t>1.3.1. Chỉ số khối cơ thể</w:t>
            </w:r>
            <w:r>
              <w:rPr>
                <w:noProof/>
                <w:webHidden/>
              </w:rPr>
              <w:tab/>
            </w:r>
            <w:r>
              <w:rPr>
                <w:noProof/>
                <w:webHidden/>
              </w:rPr>
              <w:fldChar w:fldCharType="begin"/>
            </w:r>
            <w:r>
              <w:rPr>
                <w:noProof/>
                <w:webHidden/>
              </w:rPr>
              <w:instrText xml:space="preserve"> PAGEREF _Toc124290125 \h </w:instrText>
            </w:r>
            <w:r>
              <w:rPr>
                <w:noProof/>
                <w:webHidden/>
              </w:rPr>
            </w:r>
            <w:r>
              <w:rPr>
                <w:noProof/>
                <w:webHidden/>
              </w:rPr>
              <w:fldChar w:fldCharType="separate"/>
            </w:r>
            <w:r>
              <w:rPr>
                <w:noProof/>
                <w:webHidden/>
              </w:rPr>
              <w:t>24</w:t>
            </w:r>
            <w:r>
              <w:rPr>
                <w:noProof/>
                <w:webHidden/>
              </w:rPr>
              <w:fldChar w:fldCharType="end"/>
            </w:r>
          </w:hyperlink>
        </w:p>
        <w:p w14:paraId="6D8AEDED" w14:textId="66E38AC8"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26" w:history="1">
            <w:r w:rsidRPr="009620A8">
              <w:rPr>
                <w:rStyle w:val="Hyperlink"/>
                <w:noProof/>
              </w:rPr>
              <w:t>1.3.2. Phương pháp SGA</w:t>
            </w:r>
            <w:r>
              <w:rPr>
                <w:noProof/>
                <w:webHidden/>
              </w:rPr>
              <w:tab/>
            </w:r>
            <w:r>
              <w:rPr>
                <w:noProof/>
                <w:webHidden/>
              </w:rPr>
              <w:fldChar w:fldCharType="begin"/>
            </w:r>
            <w:r>
              <w:rPr>
                <w:noProof/>
                <w:webHidden/>
              </w:rPr>
              <w:instrText xml:space="preserve"> PAGEREF _Toc124290126 \h </w:instrText>
            </w:r>
            <w:r>
              <w:rPr>
                <w:noProof/>
                <w:webHidden/>
              </w:rPr>
            </w:r>
            <w:r>
              <w:rPr>
                <w:noProof/>
                <w:webHidden/>
              </w:rPr>
              <w:fldChar w:fldCharType="separate"/>
            </w:r>
            <w:r>
              <w:rPr>
                <w:noProof/>
                <w:webHidden/>
              </w:rPr>
              <w:t>28</w:t>
            </w:r>
            <w:r>
              <w:rPr>
                <w:noProof/>
                <w:webHidden/>
              </w:rPr>
              <w:fldChar w:fldCharType="end"/>
            </w:r>
          </w:hyperlink>
        </w:p>
        <w:p w14:paraId="05D68B2C" w14:textId="4B68EB96" w:rsidR="00F97576" w:rsidRDefault="00F97576">
          <w:pPr>
            <w:pStyle w:val="TOC1"/>
            <w:tabs>
              <w:tab w:val="right" w:leader="dot" w:pos="9111"/>
            </w:tabs>
            <w:rPr>
              <w:rFonts w:asciiTheme="minorHAnsi" w:eastAsiaTheme="minorEastAsia" w:hAnsiTheme="minorHAnsi" w:cstheme="minorBidi"/>
              <w:noProof/>
              <w:color w:val="auto"/>
              <w:sz w:val="22"/>
              <w:szCs w:val="22"/>
            </w:rPr>
          </w:pPr>
          <w:hyperlink w:anchor="_Toc124290127" w:history="1">
            <w:r w:rsidRPr="009620A8">
              <w:rPr>
                <w:rStyle w:val="Hyperlink"/>
                <w:noProof/>
              </w:rPr>
              <w:t>Chương 2 - ĐỐI TƯỢNG VÀ PHƯƠNG PHÁP NGHIÊN CỨU</w:t>
            </w:r>
            <w:r>
              <w:rPr>
                <w:noProof/>
                <w:webHidden/>
              </w:rPr>
              <w:tab/>
            </w:r>
            <w:r>
              <w:rPr>
                <w:noProof/>
                <w:webHidden/>
              </w:rPr>
              <w:fldChar w:fldCharType="begin"/>
            </w:r>
            <w:r>
              <w:rPr>
                <w:noProof/>
                <w:webHidden/>
              </w:rPr>
              <w:instrText xml:space="preserve"> PAGEREF _Toc124290127 \h </w:instrText>
            </w:r>
            <w:r>
              <w:rPr>
                <w:noProof/>
                <w:webHidden/>
              </w:rPr>
            </w:r>
            <w:r>
              <w:rPr>
                <w:noProof/>
                <w:webHidden/>
              </w:rPr>
              <w:fldChar w:fldCharType="separate"/>
            </w:r>
            <w:r>
              <w:rPr>
                <w:noProof/>
                <w:webHidden/>
              </w:rPr>
              <w:t>32</w:t>
            </w:r>
            <w:r>
              <w:rPr>
                <w:noProof/>
                <w:webHidden/>
              </w:rPr>
              <w:fldChar w:fldCharType="end"/>
            </w:r>
          </w:hyperlink>
        </w:p>
        <w:p w14:paraId="12A5C405" w14:textId="5A7BDA7B"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28" w:history="1">
            <w:r w:rsidRPr="009620A8">
              <w:rPr>
                <w:rStyle w:val="Hyperlink"/>
                <w:noProof/>
              </w:rPr>
              <w:t>2.1. Đối tượng, thời gian và địa điểm nghiên cứu</w:t>
            </w:r>
            <w:r>
              <w:rPr>
                <w:noProof/>
                <w:webHidden/>
              </w:rPr>
              <w:tab/>
            </w:r>
            <w:r>
              <w:rPr>
                <w:noProof/>
                <w:webHidden/>
              </w:rPr>
              <w:fldChar w:fldCharType="begin"/>
            </w:r>
            <w:r>
              <w:rPr>
                <w:noProof/>
                <w:webHidden/>
              </w:rPr>
              <w:instrText xml:space="preserve"> PAGEREF _Toc124290128 \h </w:instrText>
            </w:r>
            <w:r>
              <w:rPr>
                <w:noProof/>
                <w:webHidden/>
              </w:rPr>
            </w:r>
            <w:r>
              <w:rPr>
                <w:noProof/>
                <w:webHidden/>
              </w:rPr>
              <w:fldChar w:fldCharType="separate"/>
            </w:r>
            <w:r>
              <w:rPr>
                <w:noProof/>
                <w:webHidden/>
              </w:rPr>
              <w:t>32</w:t>
            </w:r>
            <w:r>
              <w:rPr>
                <w:noProof/>
                <w:webHidden/>
              </w:rPr>
              <w:fldChar w:fldCharType="end"/>
            </w:r>
          </w:hyperlink>
        </w:p>
        <w:p w14:paraId="7C5DADA8" w14:textId="12A0DB6C"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29" w:history="1">
            <w:r w:rsidRPr="009620A8">
              <w:rPr>
                <w:rStyle w:val="Hyperlink"/>
                <w:noProof/>
              </w:rPr>
              <w:t>2.1.1. Đối tượng nghiên cứu</w:t>
            </w:r>
            <w:r>
              <w:rPr>
                <w:noProof/>
                <w:webHidden/>
              </w:rPr>
              <w:tab/>
            </w:r>
            <w:r>
              <w:rPr>
                <w:noProof/>
                <w:webHidden/>
              </w:rPr>
              <w:fldChar w:fldCharType="begin"/>
            </w:r>
            <w:r>
              <w:rPr>
                <w:noProof/>
                <w:webHidden/>
              </w:rPr>
              <w:instrText xml:space="preserve"> PAGEREF _Toc124290129 \h </w:instrText>
            </w:r>
            <w:r>
              <w:rPr>
                <w:noProof/>
                <w:webHidden/>
              </w:rPr>
            </w:r>
            <w:r>
              <w:rPr>
                <w:noProof/>
                <w:webHidden/>
              </w:rPr>
              <w:fldChar w:fldCharType="separate"/>
            </w:r>
            <w:r>
              <w:rPr>
                <w:noProof/>
                <w:webHidden/>
              </w:rPr>
              <w:t>32</w:t>
            </w:r>
            <w:r>
              <w:rPr>
                <w:noProof/>
                <w:webHidden/>
              </w:rPr>
              <w:fldChar w:fldCharType="end"/>
            </w:r>
          </w:hyperlink>
        </w:p>
        <w:p w14:paraId="30DC0EED" w14:textId="70603060"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30" w:history="1">
            <w:r w:rsidRPr="009620A8">
              <w:rPr>
                <w:rStyle w:val="Hyperlink"/>
                <w:noProof/>
              </w:rPr>
              <w:t>2.1.2. Địa điểm và thời gian nghiên cứu</w:t>
            </w:r>
            <w:r>
              <w:rPr>
                <w:noProof/>
                <w:webHidden/>
              </w:rPr>
              <w:tab/>
            </w:r>
            <w:r>
              <w:rPr>
                <w:noProof/>
                <w:webHidden/>
              </w:rPr>
              <w:fldChar w:fldCharType="begin"/>
            </w:r>
            <w:r>
              <w:rPr>
                <w:noProof/>
                <w:webHidden/>
              </w:rPr>
              <w:instrText xml:space="preserve"> PAGEREF _Toc124290130 \h </w:instrText>
            </w:r>
            <w:r>
              <w:rPr>
                <w:noProof/>
                <w:webHidden/>
              </w:rPr>
            </w:r>
            <w:r>
              <w:rPr>
                <w:noProof/>
                <w:webHidden/>
              </w:rPr>
              <w:fldChar w:fldCharType="separate"/>
            </w:r>
            <w:r>
              <w:rPr>
                <w:noProof/>
                <w:webHidden/>
              </w:rPr>
              <w:t>32</w:t>
            </w:r>
            <w:r>
              <w:rPr>
                <w:noProof/>
                <w:webHidden/>
              </w:rPr>
              <w:fldChar w:fldCharType="end"/>
            </w:r>
          </w:hyperlink>
        </w:p>
        <w:p w14:paraId="05356E8C" w14:textId="65034A3A"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31" w:history="1">
            <w:r w:rsidRPr="009620A8">
              <w:rPr>
                <w:rStyle w:val="Hyperlink"/>
                <w:noProof/>
              </w:rPr>
              <w:t>2.2. Phương pháp nghiên cứu</w:t>
            </w:r>
            <w:r>
              <w:rPr>
                <w:noProof/>
                <w:webHidden/>
              </w:rPr>
              <w:tab/>
            </w:r>
            <w:r>
              <w:rPr>
                <w:noProof/>
                <w:webHidden/>
              </w:rPr>
              <w:fldChar w:fldCharType="begin"/>
            </w:r>
            <w:r>
              <w:rPr>
                <w:noProof/>
                <w:webHidden/>
              </w:rPr>
              <w:instrText xml:space="preserve"> PAGEREF _Toc124290131 \h </w:instrText>
            </w:r>
            <w:r>
              <w:rPr>
                <w:noProof/>
                <w:webHidden/>
              </w:rPr>
            </w:r>
            <w:r>
              <w:rPr>
                <w:noProof/>
                <w:webHidden/>
              </w:rPr>
              <w:fldChar w:fldCharType="separate"/>
            </w:r>
            <w:r>
              <w:rPr>
                <w:noProof/>
                <w:webHidden/>
              </w:rPr>
              <w:t>33</w:t>
            </w:r>
            <w:r>
              <w:rPr>
                <w:noProof/>
                <w:webHidden/>
              </w:rPr>
              <w:fldChar w:fldCharType="end"/>
            </w:r>
          </w:hyperlink>
        </w:p>
        <w:p w14:paraId="6DDE992B" w14:textId="7B7B126B"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32" w:history="1">
            <w:r w:rsidRPr="009620A8">
              <w:rPr>
                <w:rStyle w:val="Hyperlink"/>
                <w:noProof/>
              </w:rPr>
              <w:t>2.2.1. Thiết kế nghiên cứu</w:t>
            </w:r>
            <w:r>
              <w:rPr>
                <w:noProof/>
                <w:webHidden/>
              </w:rPr>
              <w:tab/>
            </w:r>
            <w:r>
              <w:rPr>
                <w:noProof/>
                <w:webHidden/>
              </w:rPr>
              <w:fldChar w:fldCharType="begin"/>
            </w:r>
            <w:r>
              <w:rPr>
                <w:noProof/>
                <w:webHidden/>
              </w:rPr>
              <w:instrText xml:space="preserve"> PAGEREF _Toc124290132 \h </w:instrText>
            </w:r>
            <w:r>
              <w:rPr>
                <w:noProof/>
                <w:webHidden/>
              </w:rPr>
            </w:r>
            <w:r>
              <w:rPr>
                <w:noProof/>
                <w:webHidden/>
              </w:rPr>
              <w:fldChar w:fldCharType="separate"/>
            </w:r>
            <w:r>
              <w:rPr>
                <w:noProof/>
                <w:webHidden/>
              </w:rPr>
              <w:t>33</w:t>
            </w:r>
            <w:r>
              <w:rPr>
                <w:noProof/>
                <w:webHidden/>
              </w:rPr>
              <w:fldChar w:fldCharType="end"/>
            </w:r>
          </w:hyperlink>
        </w:p>
        <w:p w14:paraId="0FA6FC30" w14:textId="70334C71"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33" w:history="1">
            <w:r w:rsidRPr="009620A8">
              <w:rPr>
                <w:rStyle w:val="Hyperlink"/>
                <w:noProof/>
              </w:rPr>
              <w:t>2.2.2. Cỡ mẫu và phương pháp chọn mẫu</w:t>
            </w:r>
            <w:r>
              <w:rPr>
                <w:noProof/>
                <w:webHidden/>
              </w:rPr>
              <w:tab/>
            </w:r>
            <w:r>
              <w:rPr>
                <w:noProof/>
                <w:webHidden/>
              </w:rPr>
              <w:fldChar w:fldCharType="begin"/>
            </w:r>
            <w:r>
              <w:rPr>
                <w:noProof/>
                <w:webHidden/>
              </w:rPr>
              <w:instrText xml:space="preserve"> PAGEREF _Toc124290133 \h </w:instrText>
            </w:r>
            <w:r>
              <w:rPr>
                <w:noProof/>
                <w:webHidden/>
              </w:rPr>
            </w:r>
            <w:r>
              <w:rPr>
                <w:noProof/>
                <w:webHidden/>
              </w:rPr>
              <w:fldChar w:fldCharType="separate"/>
            </w:r>
            <w:r>
              <w:rPr>
                <w:noProof/>
                <w:webHidden/>
              </w:rPr>
              <w:t>33</w:t>
            </w:r>
            <w:r>
              <w:rPr>
                <w:noProof/>
                <w:webHidden/>
              </w:rPr>
              <w:fldChar w:fldCharType="end"/>
            </w:r>
          </w:hyperlink>
        </w:p>
        <w:p w14:paraId="142570C4" w14:textId="790AC938"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34" w:history="1">
            <w:r w:rsidRPr="009620A8">
              <w:rPr>
                <w:rStyle w:val="Hyperlink"/>
                <w:noProof/>
              </w:rPr>
              <w:t>2.3.3. Biến số - chỉ số nghiên cứu [WIP]</w:t>
            </w:r>
            <w:r>
              <w:rPr>
                <w:noProof/>
                <w:webHidden/>
              </w:rPr>
              <w:tab/>
            </w:r>
            <w:r>
              <w:rPr>
                <w:noProof/>
                <w:webHidden/>
              </w:rPr>
              <w:fldChar w:fldCharType="begin"/>
            </w:r>
            <w:r>
              <w:rPr>
                <w:noProof/>
                <w:webHidden/>
              </w:rPr>
              <w:instrText xml:space="preserve"> PAGEREF _Toc124290134 \h </w:instrText>
            </w:r>
            <w:r>
              <w:rPr>
                <w:noProof/>
                <w:webHidden/>
              </w:rPr>
            </w:r>
            <w:r>
              <w:rPr>
                <w:noProof/>
                <w:webHidden/>
              </w:rPr>
              <w:fldChar w:fldCharType="separate"/>
            </w:r>
            <w:r>
              <w:rPr>
                <w:noProof/>
                <w:webHidden/>
              </w:rPr>
              <w:t>33</w:t>
            </w:r>
            <w:r>
              <w:rPr>
                <w:noProof/>
                <w:webHidden/>
              </w:rPr>
              <w:fldChar w:fldCharType="end"/>
            </w:r>
          </w:hyperlink>
        </w:p>
        <w:p w14:paraId="7B63D2EF" w14:textId="1EFCE134"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35" w:history="1">
            <w:r w:rsidRPr="009620A8">
              <w:rPr>
                <w:rStyle w:val="Hyperlink"/>
                <w:noProof/>
              </w:rPr>
              <w:t>2.2.4. Phương pháp thu thập thông tin</w:t>
            </w:r>
            <w:r>
              <w:rPr>
                <w:noProof/>
                <w:webHidden/>
              </w:rPr>
              <w:tab/>
            </w:r>
            <w:r>
              <w:rPr>
                <w:noProof/>
                <w:webHidden/>
              </w:rPr>
              <w:fldChar w:fldCharType="begin"/>
            </w:r>
            <w:r>
              <w:rPr>
                <w:noProof/>
                <w:webHidden/>
              </w:rPr>
              <w:instrText xml:space="preserve"> PAGEREF _Toc124290135 \h </w:instrText>
            </w:r>
            <w:r>
              <w:rPr>
                <w:noProof/>
                <w:webHidden/>
              </w:rPr>
            </w:r>
            <w:r>
              <w:rPr>
                <w:noProof/>
                <w:webHidden/>
              </w:rPr>
              <w:fldChar w:fldCharType="separate"/>
            </w:r>
            <w:r>
              <w:rPr>
                <w:noProof/>
                <w:webHidden/>
              </w:rPr>
              <w:t>34</w:t>
            </w:r>
            <w:r>
              <w:rPr>
                <w:noProof/>
                <w:webHidden/>
              </w:rPr>
              <w:fldChar w:fldCharType="end"/>
            </w:r>
          </w:hyperlink>
        </w:p>
        <w:p w14:paraId="3FA022D2" w14:textId="0BB80B07"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36" w:history="1">
            <w:r w:rsidRPr="009620A8">
              <w:rPr>
                <w:rStyle w:val="Hyperlink"/>
                <w:noProof/>
              </w:rPr>
              <w:t>2.3.4.1. Phương pháp nhân trắc BMI</w:t>
            </w:r>
            <w:r>
              <w:rPr>
                <w:noProof/>
                <w:webHidden/>
              </w:rPr>
              <w:tab/>
            </w:r>
            <w:r>
              <w:rPr>
                <w:noProof/>
                <w:webHidden/>
              </w:rPr>
              <w:fldChar w:fldCharType="begin"/>
            </w:r>
            <w:r>
              <w:rPr>
                <w:noProof/>
                <w:webHidden/>
              </w:rPr>
              <w:instrText xml:space="preserve"> PAGEREF _Toc124290136 \h </w:instrText>
            </w:r>
            <w:r>
              <w:rPr>
                <w:noProof/>
                <w:webHidden/>
              </w:rPr>
            </w:r>
            <w:r>
              <w:rPr>
                <w:noProof/>
                <w:webHidden/>
              </w:rPr>
              <w:fldChar w:fldCharType="separate"/>
            </w:r>
            <w:r>
              <w:rPr>
                <w:noProof/>
                <w:webHidden/>
              </w:rPr>
              <w:t>34</w:t>
            </w:r>
            <w:r>
              <w:rPr>
                <w:noProof/>
                <w:webHidden/>
              </w:rPr>
              <w:fldChar w:fldCharType="end"/>
            </w:r>
          </w:hyperlink>
        </w:p>
        <w:p w14:paraId="7D649FD6" w14:textId="52ED8477"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37" w:history="1">
            <w:r w:rsidRPr="009620A8">
              <w:rPr>
                <w:rStyle w:val="Hyperlink"/>
                <w:noProof/>
              </w:rPr>
              <w:t>2.3.4.2. Phương pháp SGA</w:t>
            </w:r>
            <w:r>
              <w:rPr>
                <w:noProof/>
                <w:webHidden/>
              </w:rPr>
              <w:tab/>
            </w:r>
            <w:r>
              <w:rPr>
                <w:noProof/>
                <w:webHidden/>
              </w:rPr>
              <w:fldChar w:fldCharType="begin"/>
            </w:r>
            <w:r>
              <w:rPr>
                <w:noProof/>
                <w:webHidden/>
              </w:rPr>
              <w:instrText xml:space="preserve"> PAGEREF _Toc124290137 \h </w:instrText>
            </w:r>
            <w:r>
              <w:rPr>
                <w:noProof/>
                <w:webHidden/>
              </w:rPr>
            </w:r>
            <w:r>
              <w:rPr>
                <w:noProof/>
                <w:webHidden/>
              </w:rPr>
              <w:fldChar w:fldCharType="separate"/>
            </w:r>
            <w:r>
              <w:rPr>
                <w:noProof/>
                <w:webHidden/>
              </w:rPr>
              <w:t>36</w:t>
            </w:r>
            <w:r>
              <w:rPr>
                <w:noProof/>
                <w:webHidden/>
              </w:rPr>
              <w:fldChar w:fldCharType="end"/>
            </w:r>
          </w:hyperlink>
        </w:p>
        <w:p w14:paraId="1854D4DF" w14:textId="557ACD7A"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38" w:history="1">
            <w:r w:rsidRPr="009620A8">
              <w:rPr>
                <w:rStyle w:val="Hyperlink"/>
                <w:noProof/>
              </w:rPr>
              <w:t>2.3.5. Sai số và khống chế sai số [WIP]</w:t>
            </w:r>
            <w:r>
              <w:rPr>
                <w:noProof/>
                <w:webHidden/>
              </w:rPr>
              <w:tab/>
            </w:r>
            <w:r>
              <w:rPr>
                <w:noProof/>
                <w:webHidden/>
              </w:rPr>
              <w:fldChar w:fldCharType="begin"/>
            </w:r>
            <w:r>
              <w:rPr>
                <w:noProof/>
                <w:webHidden/>
              </w:rPr>
              <w:instrText xml:space="preserve"> PAGEREF _Toc124290138 \h </w:instrText>
            </w:r>
            <w:r>
              <w:rPr>
                <w:noProof/>
                <w:webHidden/>
              </w:rPr>
            </w:r>
            <w:r>
              <w:rPr>
                <w:noProof/>
                <w:webHidden/>
              </w:rPr>
              <w:fldChar w:fldCharType="separate"/>
            </w:r>
            <w:r>
              <w:rPr>
                <w:noProof/>
                <w:webHidden/>
              </w:rPr>
              <w:t>40</w:t>
            </w:r>
            <w:r>
              <w:rPr>
                <w:noProof/>
                <w:webHidden/>
              </w:rPr>
              <w:fldChar w:fldCharType="end"/>
            </w:r>
          </w:hyperlink>
        </w:p>
        <w:p w14:paraId="097739DE" w14:textId="3059F423"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39" w:history="1">
            <w:r w:rsidRPr="009620A8">
              <w:rPr>
                <w:rStyle w:val="Hyperlink"/>
                <w:noProof/>
              </w:rPr>
              <w:t>2.3.6. Phương pháp xử lý, phân tích số liệu</w:t>
            </w:r>
            <w:r>
              <w:rPr>
                <w:noProof/>
                <w:webHidden/>
              </w:rPr>
              <w:tab/>
            </w:r>
            <w:r>
              <w:rPr>
                <w:noProof/>
                <w:webHidden/>
              </w:rPr>
              <w:fldChar w:fldCharType="begin"/>
            </w:r>
            <w:r>
              <w:rPr>
                <w:noProof/>
                <w:webHidden/>
              </w:rPr>
              <w:instrText xml:space="preserve"> PAGEREF _Toc124290139 \h </w:instrText>
            </w:r>
            <w:r>
              <w:rPr>
                <w:noProof/>
                <w:webHidden/>
              </w:rPr>
            </w:r>
            <w:r>
              <w:rPr>
                <w:noProof/>
                <w:webHidden/>
              </w:rPr>
              <w:fldChar w:fldCharType="separate"/>
            </w:r>
            <w:r>
              <w:rPr>
                <w:noProof/>
                <w:webHidden/>
              </w:rPr>
              <w:t>40</w:t>
            </w:r>
            <w:r>
              <w:rPr>
                <w:noProof/>
                <w:webHidden/>
              </w:rPr>
              <w:fldChar w:fldCharType="end"/>
            </w:r>
          </w:hyperlink>
        </w:p>
        <w:p w14:paraId="3DF3BEBC" w14:textId="12C44CA2"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40" w:history="1">
            <w:r w:rsidRPr="009620A8">
              <w:rPr>
                <w:rStyle w:val="Hyperlink"/>
                <w:noProof/>
              </w:rPr>
              <w:t>2.3.7. Đạo đức nghiên cứu</w:t>
            </w:r>
            <w:r>
              <w:rPr>
                <w:noProof/>
                <w:webHidden/>
              </w:rPr>
              <w:tab/>
            </w:r>
            <w:r>
              <w:rPr>
                <w:noProof/>
                <w:webHidden/>
              </w:rPr>
              <w:fldChar w:fldCharType="begin"/>
            </w:r>
            <w:r>
              <w:rPr>
                <w:noProof/>
                <w:webHidden/>
              </w:rPr>
              <w:instrText xml:space="preserve"> PAGEREF _Toc124290140 \h </w:instrText>
            </w:r>
            <w:r>
              <w:rPr>
                <w:noProof/>
                <w:webHidden/>
              </w:rPr>
            </w:r>
            <w:r>
              <w:rPr>
                <w:noProof/>
                <w:webHidden/>
              </w:rPr>
              <w:fldChar w:fldCharType="separate"/>
            </w:r>
            <w:r>
              <w:rPr>
                <w:noProof/>
                <w:webHidden/>
              </w:rPr>
              <w:t>40</w:t>
            </w:r>
            <w:r>
              <w:rPr>
                <w:noProof/>
                <w:webHidden/>
              </w:rPr>
              <w:fldChar w:fldCharType="end"/>
            </w:r>
          </w:hyperlink>
        </w:p>
        <w:p w14:paraId="4AE8F7E8" w14:textId="011D9B1E" w:rsidR="00F97576" w:rsidRDefault="00F97576">
          <w:pPr>
            <w:pStyle w:val="TOC1"/>
            <w:tabs>
              <w:tab w:val="right" w:leader="dot" w:pos="9111"/>
            </w:tabs>
            <w:rPr>
              <w:rFonts w:asciiTheme="minorHAnsi" w:eastAsiaTheme="minorEastAsia" w:hAnsiTheme="minorHAnsi" w:cstheme="minorBidi"/>
              <w:noProof/>
              <w:color w:val="auto"/>
              <w:sz w:val="22"/>
              <w:szCs w:val="22"/>
            </w:rPr>
          </w:pPr>
          <w:hyperlink w:anchor="_Toc124290141" w:history="1">
            <w:r w:rsidRPr="009620A8">
              <w:rPr>
                <w:rStyle w:val="Hyperlink"/>
                <w:noProof/>
              </w:rPr>
              <w:t>Chương 3 – KẾT QUẢ</w:t>
            </w:r>
            <w:r>
              <w:rPr>
                <w:noProof/>
                <w:webHidden/>
              </w:rPr>
              <w:tab/>
            </w:r>
            <w:r>
              <w:rPr>
                <w:noProof/>
                <w:webHidden/>
              </w:rPr>
              <w:fldChar w:fldCharType="begin"/>
            </w:r>
            <w:r>
              <w:rPr>
                <w:noProof/>
                <w:webHidden/>
              </w:rPr>
              <w:instrText xml:space="preserve"> PAGEREF _Toc124290141 \h </w:instrText>
            </w:r>
            <w:r>
              <w:rPr>
                <w:noProof/>
                <w:webHidden/>
              </w:rPr>
            </w:r>
            <w:r>
              <w:rPr>
                <w:noProof/>
                <w:webHidden/>
              </w:rPr>
              <w:fldChar w:fldCharType="separate"/>
            </w:r>
            <w:r>
              <w:rPr>
                <w:noProof/>
                <w:webHidden/>
              </w:rPr>
              <w:t>41</w:t>
            </w:r>
            <w:r>
              <w:rPr>
                <w:noProof/>
                <w:webHidden/>
              </w:rPr>
              <w:fldChar w:fldCharType="end"/>
            </w:r>
          </w:hyperlink>
        </w:p>
        <w:p w14:paraId="667B4F4D" w14:textId="3F273314"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42" w:history="1">
            <w:r w:rsidRPr="009620A8">
              <w:rPr>
                <w:rStyle w:val="Hyperlink"/>
                <w:noProof/>
              </w:rPr>
              <w:t>3.1. Đặc điểm chung của đối tượng tham gia nghiên cứu</w:t>
            </w:r>
            <w:r>
              <w:rPr>
                <w:noProof/>
                <w:webHidden/>
              </w:rPr>
              <w:tab/>
            </w:r>
            <w:r>
              <w:rPr>
                <w:noProof/>
                <w:webHidden/>
              </w:rPr>
              <w:fldChar w:fldCharType="begin"/>
            </w:r>
            <w:r>
              <w:rPr>
                <w:noProof/>
                <w:webHidden/>
              </w:rPr>
              <w:instrText xml:space="preserve"> PAGEREF _Toc124290142 \h </w:instrText>
            </w:r>
            <w:r>
              <w:rPr>
                <w:noProof/>
                <w:webHidden/>
              </w:rPr>
            </w:r>
            <w:r>
              <w:rPr>
                <w:noProof/>
                <w:webHidden/>
              </w:rPr>
              <w:fldChar w:fldCharType="separate"/>
            </w:r>
            <w:r>
              <w:rPr>
                <w:noProof/>
                <w:webHidden/>
              </w:rPr>
              <w:t>41</w:t>
            </w:r>
            <w:r>
              <w:rPr>
                <w:noProof/>
                <w:webHidden/>
              </w:rPr>
              <w:fldChar w:fldCharType="end"/>
            </w:r>
          </w:hyperlink>
        </w:p>
        <w:p w14:paraId="239E3CE1" w14:textId="45158986"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43" w:history="1">
            <w:r w:rsidRPr="009620A8">
              <w:rPr>
                <w:rStyle w:val="Hyperlink"/>
                <w:noProof/>
              </w:rPr>
              <w:t>3.1.1. Thông tin chung về đối tượng nghiên cứu</w:t>
            </w:r>
            <w:r>
              <w:rPr>
                <w:noProof/>
                <w:webHidden/>
              </w:rPr>
              <w:tab/>
            </w:r>
            <w:r>
              <w:rPr>
                <w:noProof/>
                <w:webHidden/>
              </w:rPr>
              <w:fldChar w:fldCharType="begin"/>
            </w:r>
            <w:r>
              <w:rPr>
                <w:noProof/>
                <w:webHidden/>
              </w:rPr>
              <w:instrText xml:space="preserve"> PAGEREF _Toc124290143 \h </w:instrText>
            </w:r>
            <w:r>
              <w:rPr>
                <w:noProof/>
                <w:webHidden/>
              </w:rPr>
            </w:r>
            <w:r>
              <w:rPr>
                <w:noProof/>
                <w:webHidden/>
              </w:rPr>
              <w:fldChar w:fldCharType="separate"/>
            </w:r>
            <w:r>
              <w:rPr>
                <w:noProof/>
                <w:webHidden/>
              </w:rPr>
              <w:t>41</w:t>
            </w:r>
            <w:r>
              <w:rPr>
                <w:noProof/>
                <w:webHidden/>
              </w:rPr>
              <w:fldChar w:fldCharType="end"/>
            </w:r>
          </w:hyperlink>
        </w:p>
        <w:p w14:paraId="0892398A" w14:textId="4D845685"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44" w:history="1">
            <w:r w:rsidRPr="009620A8">
              <w:rPr>
                <w:rStyle w:val="Hyperlink"/>
                <w:noProof/>
              </w:rPr>
              <w:t>3.1.2. Đặc điểm phân loại lao phổi</w:t>
            </w:r>
            <w:r>
              <w:rPr>
                <w:noProof/>
                <w:webHidden/>
              </w:rPr>
              <w:tab/>
            </w:r>
            <w:r>
              <w:rPr>
                <w:noProof/>
                <w:webHidden/>
              </w:rPr>
              <w:fldChar w:fldCharType="begin"/>
            </w:r>
            <w:r>
              <w:rPr>
                <w:noProof/>
                <w:webHidden/>
              </w:rPr>
              <w:instrText xml:space="preserve"> PAGEREF _Toc124290144 \h </w:instrText>
            </w:r>
            <w:r>
              <w:rPr>
                <w:noProof/>
                <w:webHidden/>
              </w:rPr>
            </w:r>
            <w:r>
              <w:rPr>
                <w:noProof/>
                <w:webHidden/>
              </w:rPr>
              <w:fldChar w:fldCharType="separate"/>
            </w:r>
            <w:r>
              <w:rPr>
                <w:noProof/>
                <w:webHidden/>
              </w:rPr>
              <w:t>41</w:t>
            </w:r>
            <w:r>
              <w:rPr>
                <w:noProof/>
                <w:webHidden/>
              </w:rPr>
              <w:fldChar w:fldCharType="end"/>
            </w:r>
          </w:hyperlink>
        </w:p>
        <w:p w14:paraId="6CB626A4" w14:textId="01970756"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45" w:history="1">
            <w:r w:rsidRPr="009620A8">
              <w:rPr>
                <w:rStyle w:val="Hyperlink"/>
                <w:noProof/>
              </w:rPr>
              <w:t>3.1.3. Đặc điểm về lao phổi có mắc số lượng bệnh kèm theo</w:t>
            </w:r>
            <w:r>
              <w:rPr>
                <w:noProof/>
                <w:webHidden/>
              </w:rPr>
              <w:tab/>
            </w:r>
            <w:r>
              <w:rPr>
                <w:noProof/>
                <w:webHidden/>
              </w:rPr>
              <w:fldChar w:fldCharType="begin"/>
            </w:r>
            <w:r>
              <w:rPr>
                <w:noProof/>
                <w:webHidden/>
              </w:rPr>
              <w:instrText xml:space="preserve"> PAGEREF _Toc124290145 \h </w:instrText>
            </w:r>
            <w:r>
              <w:rPr>
                <w:noProof/>
                <w:webHidden/>
              </w:rPr>
            </w:r>
            <w:r>
              <w:rPr>
                <w:noProof/>
                <w:webHidden/>
              </w:rPr>
              <w:fldChar w:fldCharType="separate"/>
            </w:r>
            <w:r>
              <w:rPr>
                <w:noProof/>
                <w:webHidden/>
              </w:rPr>
              <w:t>41</w:t>
            </w:r>
            <w:r>
              <w:rPr>
                <w:noProof/>
                <w:webHidden/>
              </w:rPr>
              <w:fldChar w:fldCharType="end"/>
            </w:r>
          </w:hyperlink>
        </w:p>
        <w:p w14:paraId="22F554AC" w14:textId="5C999609"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46" w:history="1">
            <w:r w:rsidRPr="009620A8">
              <w:rPr>
                <w:rStyle w:val="Hyperlink"/>
                <w:noProof/>
              </w:rPr>
              <w:t>3.1.4. Kiến thức người bệnh về dinh dưỡng bệnh lao phổi</w:t>
            </w:r>
            <w:r>
              <w:rPr>
                <w:noProof/>
                <w:webHidden/>
              </w:rPr>
              <w:tab/>
            </w:r>
            <w:r>
              <w:rPr>
                <w:noProof/>
                <w:webHidden/>
              </w:rPr>
              <w:fldChar w:fldCharType="begin"/>
            </w:r>
            <w:r>
              <w:rPr>
                <w:noProof/>
                <w:webHidden/>
              </w:rPr>
              <w:instrText xml:space="preserve"> PAGEREF _Toc124290146 \h </w:instrText>
            </w:r>
            <w:r>
              <w:rPr>
                <w:noProof/>
                <w:webHidden/>
              </w:rPr>
            </w:r>
            <w:r>
              <w:rPr>
                <w:noProof/>
                <w:webHidden/>
              </w:rPr>
              <w:fldChar w:fldCharType="separate"/>
            </w:r>
            <w:r>
              <w:rPr>
                <w:noProof/>
                <w:webHidden/>
              </w:rPr>
              <w:t>41</w:t>
            </w:r>
            <w:r>
              <w:rPr>
                <w:noProof/>
                <w:webHidden/>
              </w:rPr>
              <w:fldChar w:fldCharType="end"/>
            </w:r>
          </w:hyperlink>
        </w:p>
        <w:p w14:paraId="38BDFDF6" w14:textId="64C4D250"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47" w:history="1">
            <w:r w:rsidRPr="009620A8">
              <w:rPr>
                <w:rStyle w:val="Hyperlink"/>
                <w:noProof/>
              </w:rPr>
              <w:t>3.2. TTDD của BN lao phổi theo BMI, SGA</w:t>
            </w:r>
            <w:r>
              <w:rPr>
                <w:noProof/>
                <w:webHidden/>
              </w:rPr>
              <w:tab/>
            </w:r>
            <w:r>
              <w:rPr>
                <w:noProof/>
                <w:webHidden/>
              </w:rPr>
              <w:fldChar w:fldCharType="begin"/>
            </w:r>
            <w:r>
              <w:rPr>
                <w:noProof/>
                <w:webHidden/>
              </w:rPr>
              <w:instrText xml:space="preserve"> PAGEREF _Toc124290147 \h </w:instrText>
            </w:r>
            <w:r>
              <w:rPr>
                <w:noProof/>
                <w:webHidden/>
              </w:rPr>
            </w:r>
            <w:r>
              <w:rPr>
                <w:noProof/>
                <w:webHidden/>
              </w:rPr>
              <w:fldChar w:fldCharType="separate"/>
            </w:r>
            <w:r>
              <w:rPr>
                <w:noProof/>
                <w:webHidden/>
              </w:rPr>
              <w:t>41</w:t>
            </w:r>
            <w:r>
              <w:rPr>
                <w:noProof/>
                <w:webHidden/>
              </w:rPr>
              <w:fldChar w:fldCharType="end"/>
            </w:r>
          </w:hyperlink>
        </w:p>
        <w:p w14:paraId="6BC49809" w14:textId="76818478"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48" w:history="1">
            <w:r w:rsidRPr="009620A8">
              <w:rPr>
                <w:rStyle w:val="Hyperlink"/>
                <w:noProof/>
              </w:rPr>
              <w:t>3.3. Các yếu tố liên quan tới tình trạng dinh dưỡng của người bệnh lao</w:t>
            </w:r>
            <w:r>
              <w:rPr>
                <w:noProof/>
                <w:webHidden/>
              </w:rPr>
              <w:tab/>
            </w:r>
            <w:r>
              <w:rPr>
                <w:noProof/>
                <w:webHidden/>
              </w:rPr>
              <w:fldChar w:fldCharType="begin"/>
            </w:r>
            <w:r>
              <w:rPr>
                <w:noProof/>
                <w:webHidden/>
              </w:rPr>
              <w:instrText xml:space="preserve"> PAGEREF _Toc124290148 \h </w:instrText>
            </w:r>
            <w:r>
              <w:rPr>
                <w:noProof/>
                <w:webHidden/>
              </w:rPr>
            </w:r>
            <w:r>
              <w:rPr>
                <w:noProof/>
                <w:webHidden/>
              </w:rPr>
              <w:fldChar w:fldCharType="separate"/>
            </w:r>
            <w:r>
              <w:rPr>
                <w:noProof/>
                <w:webHidden/>
              </w:rPr>
              <w:t>41</w:t>
            </w:r>
            <w:r>
              <w:rPr>
                <w:noProof/>
                <w:webHidden/>
              </w:rPr>
              <w:fldChar w:fldCharType="end"/>
            </w:r>
          </w:hyperlink>
        </w:p>
        <w:p w14:paraId="70099105" w14:textId="00F276D4"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49" w:history="1">
            <w:r w:rsidRPr="009620A8">
              <w:rPr>
                <w:rStyle w:val="Hyperlink"/>
                <w:noProof/>
              </w:rPr>
              <w:t>3.3.1. Liên quan giữa tình trạng dinh dưỡng theo BMI</w:t>
            </w:r>
            <w:r>
              <w:rPr>
                <w:noProof/>
                <w:webHidden/>
              </w:rPr>
              <w:tab/>
            </w:r>
            <w:r>
              <w:rPr>
                <w:noProof/>
                <w:webHidden/>
              </w:rPr>
              <w:fldChar w:fldCharType="begin"/>
            </w:r>
            <w:r>
              <w:rPr>
                <w:noProof/>
                <w:webHidden/>
              </w:rPr>
              <w:instrText xml:space="preserve"> PAGEREF _Toc124290149 \h </w:instrText>
            </w:r>
            <w:r>
              <w:rPr>
                <w:noProof/>
                <w:webHidden/>
              </w:rPr>
            </w:r>
            <w:r>
              <w:rPr>
                <w:noProof/>
                <w:webHidden/>
              </w:rPr>
              <w:fldChar w:fldCharType="separate"/>
            </w:r>
            <w:r>
              <w:rPr>
                <w:noProof/>
                <w:webHidden/>
              </w:rPr>
              <w:t>41</w:t>
            </w:r>
            <w:r>
              <w:rPr>
                <w:noProof/>
                <w:webHidden/>
              </w:rPr>
              <w:fldChar w:fldCharType="end"/>
            </w:r>
          </w:hyperlink>
        </w:p>
        <w:p w14:paraId="3A0D617B" w14:textId="564AA591"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0" w:history="1">
            <w:r w:rsidRPr="009620A8">
              <w:rPr>
                <w:rStyle w:val="Hyperlink"/>
                <w:noProof/>
              </w:rPr>
              <w:t>3.3.1.1. Mối liên quan giữa đặc điểm cá nhân với TTDD theo BMI</w:t>
            </w:r>
            <w:r>
              <w:rPr>
                <w:noProof/>
                <w:webHidden/>
              </w:rPr>
              <w:tab/>
            </w:r>
            <w:r>
              <w:rPr>
                <w:noProof/>
                <w:webHidden/>
              </w:rPr>
              <w:fldChar w:fldCharType="begin"/>
            </w:r>
            <w:r>
              <w:rPr>
                <w:noProof/>
                <w:webHidden/>
              </w:rPr>
              <w:instrText xml:space="preserve"> PAGEREF _Toc124290150 \h </w:instrText>
            </w:r>
            <w:r>
              <w:rPr>
                <w:noProof/>
                <w:webHidden/>
              </w:rPr>
            </w:r>
            <w:r>
              <w:rPr>
                <w:noProof/>
                <w:webHidden/>
              </w:rPr>
              <w:fldChar w:fldCharType="separate"/>
            </w:r>
            <w:r>
              <w:rPr>
                <w:noProof/>
                <w:webHidden/>
              </w:rPr>
              <w:t>41</w:t>
            </w:r>
            <w:r>
              <w:rPr>
                <w:noProof/>
                <w:webHidden/>
              </w:rPr>
              <w:fldChar w:fldCharType="end"/>
            </w:r>
          </w:hyperlink>
        </w:p>
        <w:p w14:paraId="2E617E7B" w14:textId="1572BD18"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1" w:history="1">
            <w:r w:rsidRPr="009620A8">
              <w:rPr>
                <w:rStyle w:val="Hyperlink"/>
                <w:noProof/>
              </w:rPr>
              <w:t>3.3.1.2. Mối liên quan giữa tình trạng mắc bệnh với TTDD theo BMI</w:t>
            </w:r>
            <w:r>
              <w:rPr>
                <w:noProof/>
                <w:webHidden/>
              </w:rPr>
              <w:tab/>
            </w:r>
            <w:r>
              <w:rPr>
                <w:noProof/>
                <w:webHidden/>
              </w:rPr>
              <w:fldChar w:fldCharType="begin"/>
            </w:r>
            <w:r>
              <w:rPr>
                <w:noProof/>
                <w:webHidden/>
              </w:rPr>
              <w:instrText xml:space="preserve"> PAGEREF _Toc124290151 \h </w:instrText>
            </w:r>
            <w:r>
              <w:rPr>
                <w:noProof/>
                <w:webHidden/>
              </w:rPr>
            </w:r>
            <w:r>
              <w:rPr>
                <w:noProof/>
                <w:webHidden/>
              </w:rPr>
              <w:fldChar w:fldCharType="separate"/>
            </w:r>
            <w:r>
              <w:rPr>
                <w:noProof/>
                <w:webHidden/>
              </w:rPr>
              <w:t>42</w:t>
            </w:r>
            <w:r>
              <w:rPr>
                <w:noProof/>
                <w:webHidden/>
              </w:rPr>
              <w:fldChar w:fldCharType="end"/>
            </w:r>
          </w:hyperlink>
        </w:p>
        <w:p w14:paraId="6D3E0381" w14:textId="37232BFB"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2" w:history="1">
            <w:r w:rsidRPr="009620A8">
              <w:rPr>
                <w:rStyle w:val="Hyperlink"/>
                <w:noProof/>
              </w:rPr>
              <w:t>3.3.1.3. Mối liên quan giữa phân loại lao phổi theo TTDD với BMI</w:t>
            </w:r>
            <w:r>
              <w:rPr>
                <w:noProof/>
                <w:webHidden/>
              </w:rPr>
              <w:tab/>
            </w:r>
            <w:r>
              <w:rPr>
                <w:noProof/>
                <w:webHidden/>
              </w:rPr>
              <w:fldChar w:fldCharType="begin"/>
            </w:r>
            <w:r>
              <w:rPr>
                <w:noProof/>
                <w:webHidden/>
              </w:rPr>
              <w:instrText xml:space="preserve"> PAGEREF _Toc124290152 \h </w:instrText>
            </w:r>
            <w:r>
              <w:rPr>
                <w:noProof/>
                <w:webHidden/>
              </w:rPr>
            </w:r>
            <w:r>
              <w:rPr>
                <w:noProof/>
                <w:webHidden/>
              </w:rPr>
              <w:fldChar w:fldCharType="separate"/>
            </w:r>
            <w:r>
              <w:rPr>
                <w:noProof/>
                <w:webHidden/>
              </w:rPr>
              <w:t>42</w:t>
            </w:r>
            <w:r>
              <w:rPr>
                <w:noProof/>
                <w:webHidden/>
              </w:rPr>
              <w:fldChar w:fldCharType="end"/>
            </w:r>
          </w:hyperlink>
        </w:p>
        <w:p w14:paraId="7F196F5C" w14:textId="292CBEA5"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3" w:history="1">
            <w:r w:rsidRPr="009620A8">
              <w:rPr>
                <w:rStyle w:val="Hyperlink"/>
                <w:noProof/>
              </w:rPr>
              <w:t>3.3.1.4. Mối liên quan giữa kiến thức với TTDD theo BMI</w:t>
            </w:r>
            <w:r>
              <w:rPr>
                <w:noProof/>
                <w:webHidden/>
              </w:rPr>
              <w:tab/>
            </w:r>
            <w:r>
              <w:rPr>
                <w:noProof/>
                <w:webHidden/>
              </w:rPr>
              <w:fldChar w:fldCharType="begin"/>
            </w:r>
            <w:r>
              <w:rPr>
                <w:noProof/>
                <w:webHidden/>
              </w:rPr>
              <w:instrText xml:space="preserve"> PAGEREF _Toc124290153 \h </w:instrText>
            </w:r>
            <w:r>
              <w:rPr>
                <w:noProof/>
                <w:webHidden/>
              </w:rPr>
            </w:r>
            <w:r>
              <w:rPr>
                <w:noProof/>
                <w:webHidden/>
              </w:rPr>
              <w:fldChar w:fldCharType="separate"/>
            </w:r>
            <w:r>
              <w:rPr>
                <w:noProof/>
                <w:webHidden/>
              </w:rPr>
              <w:t>42</w:t>
            </w:r>
            <w:r>
              <w:rPr>
                <w:noProof/>
                <w:webHidden/>
              </w:rPr>
              <w:fldChar w:fldCharType="end"/>
            </w:r>
          </w:hyperlink>
        </w:p>
        <w:p w14:paraId="0DD2143C" w14:textId="349EFB28"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54" w:history="1">
            <w:r w:rsidRPr="009620A8">
              <w:rPr>
                <w:rStyle w:val="Hyperlink"/>
                <w:noProof/>
              </w:rPr>
              <w:t>3.3.2. Liên quan giữa TTDD theo SGA của người bệnh lao phổi</w:t>
            </w:r>
            <w:r>
              <w:rPr>
                <w:noProof/>
                <w:webHidden/>
              </w:rPr>
              <w:tab/>
            </w:r>
            <w:r>
              <w:rPr>
                <w:noProof/>
                <w:webHidden/>
              </w:rPr>
              <w:fldChar w:fldCharType="begin"/>
            </w:r>
            <w:r>
              <w:rPr>
                <w:noProof/>
                <w:webHidden/>
              </w:rPr>
              <w:instrText xml:space="preserve"> PAGEREF _Toc124290154 \h </w:instrText>
            </w:r>
            <w:r>
              <w:rPr>
                <w:noProof/>
                <w:webHidden/>
              </w:rPr>
            </w:r>
            <w:r>
              <w:rPr>
                <w:noProof/>
                <w:webHidden/>
              </w:rPr>
              <w:fldChar w:fldCharType="separate"/>
            </w:r>
            <w:r>
              <w:rPr>
                <w:noProof/>
                <w:webHidden/>
              </w:rPr>
              <w:t>42</w:t>
            </w:r>
            <w:r>
              <w:rPr>
                <w:noProof/>
                <w:webHidden/>
              </w:rPr>
              <w:fldChar w:fldCharType="end"/>
            </w:r>
          </w:hyperlink>
        </w:p>
        <w:p w14:paraId="4F5F065B" w14:textId="4662A5BD"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5" w:history="1">
            <w:r w:rsidRPr="009620A8">
              <w:rPr>
                <w:rStyle w:val="Hyperlink"/>
                <w:noProof/>
              </w:rPr>
              <w:t>3.3.2.1. Mối liên quan giữa đặc điểm cá nhân với TTDD theo SGA</w:t>
            </w:r>
            <w:r>
              <w:rPr>
                <w:noProof/>
                <w:webHidden/>
              </w:rPr>
              <w:tab/>
            </w:r>
            <w:r>
              <w:rPr>
                <w:noProof/>
                <w:webHidden/>
              </w:rPr>
              <w:fldChar w:fldCharType="begin"/>
            </w:r>
            <w:r>
              <w:rPr>
                <w:noProof/>
                <w:webHidden/>
              </w:rPr>
              <w:instrText xml:space="preserve"> PAGEREF _Toc124290155 \h </w:instrText>
            </w:r>
            <w:r>
              <w:rPr>
                <w:noProof/>
                <w:webHidden/>
              </w:rPr>
            </w:r>
            <w:r>
              <w:rPr>
                <w:noProof/>
                <w:webHidden/>
              </w:rPr>
              <w:fldChar w:fldCharType="separate"/>
            </w:r>
            <w:r>
              <w:rPr>
                <w:noProof/>
                <w:webHidden/>
              </w:rPr>
              <w:t>42</w:t>
            </w:r>
            <w:r>
              <w:rPr>
                <w:noProof/>
                <w:webHidden/>
              </w:rPr>
              <w:fldChar w:fldCharType="end"/>
            </w:r>
          </w:hyperlink>
        </w:p>
        <w:p w14:paraId="0B83B29E" w14:textId="620E86B9"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6" w:history="1">
            <w:r w:rsidRPr="009620A8">
              <w:rPr>
                <w:rStyle w:val="Hyperlink"/>
                <w:noProof/>
              </w:rPr>
              <w:t>3.3.2.2. Mối liên quan giữa tình trạng mắc bệnh với TTDD theo SGA</w:t>
            </w:r>
            <w:r>
              <w:rPr>
                <w:noProof/>
                <w:webHidden/>
              </w:rPr>
              <w:tab/>
            </w:r>
            <w:r>
              <w:rPr>
                <w:noProof/>
                <w:webHidden/>
              </w:rPr>
              <w:fldChar w:fldCharType="begin"/>
            </w:r>
            <w:r>
              <w:rPr>
                <w:noProof/>
                <w:webHidden/>
              </w:rPr>
              <w:instrText xml:space="preserve"> PAGEREF _Toc124290156 \h </w:instrText>
            </w:r>
            <w:r>
              <w:rPr>
                <w:noProof/>
                <w:webHidden/>
              </w:rPr>
            </w:r>
            <w:r>
              <w:rPr>
                <w:noProof/>
                <w:webHidden/>
              </w:rPr>
              <w:fldChar w:fldCharType="separate"/>
            </w:r>
            <w:r>
              <w:rPr>
                <w:noProof/>
                <w:webHidden/>
              </w:rPr>
              <w:t>42</w:t>
            </w:r>
            <w:r>
              <w:rPr>
                <w:noProof/>
                <w:webHidden/>
              </w:rPr>
              <w:fldChar w:fldCharType="end"/>
            </w:r>
          </w:hyperlink>
        </w:p>
        <w:p w14:paraId="56681DE8" w14:textId="1495480E"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7" w:history="1">
            <w:r w:rsidRPr="009620A8">
              <w:rPr>
                <w:rStyle w:val="Hyperlink"/>
                <w:noProof/>
              </w:rPr>
              <w:t>3.3.2.3. Mối liên quan giữa phân loại lao phổi theo TTDD với SGA</w:t>
            </w:r>
            <w:r>
              <w:rPr>
                <w:noProof/>
                <w:webHidden/>
              </w:rPr>
              <w:tab/>
            </w:r>
            <w:r>
              <w:rPr>
                <w:noProof/>
                <w:webHidden/>
              </w:rPr>
              <w:fldChar w:fldCharType="begin"/>
            </w:r>
            <w:r>
              <w:rPr>
                <w:noProof/>
                <w:webHidden/>
              </w:rPr>
              <w:instrText xml:space="preserve"> PAGEREF _Toc124290157 \h </w:instrText>
            </w:r>
            <w:r>
              <w:rPr>
                <w:noProof/>
                <w:webHidden/>
              </w:rPr>
            </w:r>
            <w:r>
              <w:rPr>
                <w:noProof/>
                <w:webHidden/>
              </w:rPr>
              <w:fldChar w:fldCharType="separate"/>
            </w:r>
            <w:r>
              <w:rPr>
                <w:noProof/>
                <w:webHidden/>
              </w:rPr>
              <w:t>42</w:t>
            </w:r>
            <w:r>
              <w:rPr>
                <w:noProof/>
                <w:webHidden/>
              </w:rPr>
              <w:fldChar w:fldCharType="end"/>
            </w:r>
          </w:hyperlink>
        </w:p>
        <w:p w14:paraId="73502432" w14:textId="10A9FCA7" w:rsidR="00F97576" w:rsidRDefault="00F97576">
          <w:pPr>
            <w:pStyle w:val="TOC4"/>
            <w:tabs>
              <w:tab w:val="right" w:leader="dot" w:pos="9111"/>
            </w:tabs>
            <w:rPr>
              <w:rFonts w:asciiTheme="minorHAnsi" w:eastAsiaTheme="minorEastAsia" w:hAnsiTheme="minorHAnsi" w:cstheme="minorBidi"/>
              <w:noProof/>
              <w:color w:val="auto"/>
              <w:sz w:val="22"/>
              <w:szCs w:val="22"/>
            </w:rPr>
          </w:pPr>
          <w:hyperlink w:anchor="_Toc124290158" w:history="1">
            <w:r w:rsidRPr="009620A8">
              <w:rPr>
                <w:rStyle w:val="Hyperlink"/>
                <w:noProof/>
              </w:rPr>
              <w:t>3.3.2.4. Mối liên quan giữa kiến thức với TTDD theo SGA</w:t>
            </w:r>
            <w:r>
              <w:rPr>
                <w:noProof/>
                <w:webHidden/>
              </w:rPr>
              <w:tab/>
            </w:r>
            <w:r>
              <w:rPr>
                <w:noProof/>
                <w:webHidden/>
              </w:rPr>
              <w:fldChar w:fldCharType="begin"/>
            </w:r>
            <w:r>
              <w:rPr>
                <w:noProof/>
                <w:webHidden/>
              </w:rPr>
              <w:instrText xml:space="preserve"> PAGEREF _Toc124290158 \h </w:instrText>
            </w:r>
            <w:r>
              <w:rPr>
                <w:noProof/>
                <w:webHidden/>
              </w:rPr>
            </w:r>
            <w:r>
              <w:rPr>
                <w:noProof/>
                <w:webHidden/>
              </w:rPr>
              <w:fldChar w:fldCharType="separate"/>
            </w:r>
            <w:r>
              <w:rPr>
                <w:noProof/>
                <w:webHidden/>
              </w:rPr>
              <w:t>42</w:t>
            </w:r>
            <w:r>
              <w:rPr>
                <w:noProof/>
                <w:webHidden/>
              </w:rPr>
              <w:fldChar w:fldCharType="end"/>
            </w:r>
          </w:hyperlink>
        </w:p>
        <w:p w14:paraId="648986FA" w14:textId="5452C963" w:rsidR="00F97576" w:rsidRDefault="00F97576">
          <w:pPr>
            <w:pStyle w:val="TOC1"/>
            <w:tabs>
              <w:tab w:val="right" w:leader="dot" w:pos="9111"/>
            </w:tabs>
            <w:rPr>
              <w:rFonts w:asciiTheme="minorHAnsi" w:eastAsiaTheme="minorEastAsia" w:hAnsiTheme="minorHAnsi" w:cstheme="minorBidi"/>
              <w:noProof/>
              <w:color w:val="auto"/>
              <w:sz w:val="22"/>
              <w:szCs w:val="22"/>
            </w:rPr>
          </w:pPr>
          <w:hyperlink w:anchor="_Toc124290159" w:history="1">
            <w:r w:rsidRPr="009620A8">
              <w:rPr>
                <w:rStyle w:val="Hyperlink"/>
                <w:noProof/>
              </w:rPr>
              <w:t>Chương 4 – BÀN LUẬN</w:t>
            </w:r>
            <w:r>
              <w:rPr>
                <w:noProof/>
                <w:webHidden/>
              </w:rPr>
              <w:tab/>
            </w:r>
            <w:r>
              <w:rPr>
                <w:noProof/>
                <w:webHidden/>
              </w:rPr>
              <w:fldChar w:fldCharType="begin"/>
            </w:r>
            <w:r>
              <w:rPr>
                <w:noProof/>
                <w:webHidden/>
              </w:rPr>
              <w:instrText xml:space="preserve"> PAGEREF _Toc124290159 \h </w:instrText>
            </w:r>
            <w:r>
              <w:rPr>
                <w:noProof/>
                <w:webHidden/>
              </w:rPr>
            </w:r>
            <w:r>
              <w:rPr>
                <w:noProof/>
                <w:webHidden/>
              </w:rPr>
              <w:fldChar w:fldCharType="separate"/>
            </w:r>
            <w:r>
              <w:rPr>
                <w:noProof/>
                <w:webHidden/>
              </w:rPr>
              <w:t>43</w:t>
            </w:r>
            <w:r>
              <w:rPr>
                <w:noProof/>
                <w:webHidden/>
              </w:rPr>
              <w:fldChar w:fldCharType="end"/>
            </w:r>
          </w:hyperlink>
        </w:p>
        <w:p w14:paraId="0B0C058E" w14:textId="09F245EE"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60" w:history="1">
            <w:r w:rsidRPr="009620A8">
              <w:rPr>
                <w:rStyle w:val="Hyperlink"/>
                <w:noProof/>
              </w:rPr>
              <w:t>4.1. Đặc điểm của đối tượng nghiên cứu</w:t>
            </w:r>
            <w:r>
              <w:rPr>
                <w:noProof/>
                <w:webHidden/>
              </w:rPr>
              <w:tab/>
            </w:r>
            <w:r>
              <w:rPr>
                <w:noProof/>
                <w:webHidden/>
              </w:rPr>
              <w:fldChar w:fldCharType="begin"/>
            </w:r>
            <w:r>
              <w:rPr>
                <w:noProof/>
                <w:webHidden/>
              </w:rPr>
              <w:instrText xml:space="preserve"> PAGEREF _Toc124290160 \h </w:instrText>
            </w:r>
            <w:r>
              <w:rPr>
                <w:noProof/>
                <w:webHidden/>
              </w:rPr>
            </w:r>
            <w:r>
              <w:rPr>
                <w:noProof/>
                <w:webHidden/>
              </w:rPr>
              <w:fldChar w:fldCharType="separate"/>
            </w:r>
            <w:r>
              <w:rPr>
                <w:noProof/>
                <w:webHidden/>
              </w:rPr>
              <w:t>43</w:t>
            </w:r>
            <w:r>
              <w:rPr>
                <w:noProof/>
                <w:webHidden/>
              </w:rPr>
              <w:fldChar w:fldCharType="end"/>
            </w:r>
          </w:hyperlink>
        </w:p>
        <w:p w14:paraId="673DDF2B" w14:textId="12F2C4BF"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61" w:history="1">
            <w:r w:rsidRPr="009620A8">
              <w:rPr>
                <w:rStyle w:val="Hyperlink"/>
                <w:noProof/>
              </w:rPr>
              <w:t>4.2. Tình trạng dinh dưỡng người bệnh lao phối</w:t>
            </w:r>
            <w:r>
              <w:rPr>
                <w:noProof/>
                <w:webHidden/>
              </w:rPr>
              <w:tab/>
            </w:r>
            <w:r>
              <w:rPr>
                <w:noProof/>
                <w:webHidden/>
              </w:rPr>
              <w:fldChar w:fldCharType="begin"/>
            </w:r>
            <w:r>
              <w:rPr>
                <w:noProof/>
                <w:webHidden/>
              </w:rPr>
              <w:instrText xml:space="preserve"> PAGEREF _Toc124290161 \h </w:instrText>
            </w:r>
            <w:r>
              <w:rPr>
                <w:noProof/>
                <w:webHidden/>
              </w:rPr>
            </w:r>
            <w:r>
              <w:rPr>
                <w:noProof/>
                <w:webHidden/>
              </w:rPr>
              <w:fldChar w:fldCharType="separate"/>
            </w:r>
            <w:r>
              <w:rPr>
                <w:noProof/>
                <w:webHidden/>
              </w:rPr>
              <w:t>46</w:t>
            </w:r>
            <w:r>
              <w:rPr>
                <w:noProof/>
                <w:webHidden/>
              </w:rPr>
              <w:fldChar w:fldCharType="end"/>
            </w:r>
          </w:hyperlink>
        </w:p>
        <w:p w14:paraId="4BA75281" w14:textId="12ACAF88"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62" w:history="1">
            <w:r w:rsidRPr="009620A8">
              <w:rPr>
                <w:rStyle w:val="Hyperlink"/>
                <w:noProof/>
              </w:rPr>
              <w:t>4.2.1. Tình trạng dịnh dưỡng của bệnh nhân lao theo chỉ số BMI</w:t>
            </w:r>
            <w:r>
              <w:rPr>
                <w:noProof/>
                <w:webHidden/>
              </w:rPr>
              <w:tab/>
            </w:r>
            <w:r>
              <w:rPr>
                <w:noProof/>
                <w:webHidden/>
              </w:rPr>
              <w:fldChar w:fldCharType="begin"/>
            </w:r>
            <w:r>
              <w:rPr>
                <w:noProof/>
                <w:webHidden/>
              </w:rPr>
              <w:instrText xml:space="preserve"> PAGEREF _Toc124290162 \h </w:instrText>
            </w:r>
            <w:r>
              <w:rPr>
                <w:noProof/>
                <w:webHidden/>
              </w:rPr>
            </w:r>
            <w:r>
              <w:rPr>
                <w:noProof/>
                <w:webHidden/>
              </w:rPr>
              <w:fldChar w:fldCharType="separate"/>
            </w:r>
            <w:r>
              <w:rPr>
                <w:noProof/>
                <w:webHidden/>
              </w:rPr>
              <w:t>47</w:t>
            </w:r>
            <w:r>
              <w:rPr>
                <w:noProof/>
                <w:webHidden/>
              </w:rPr>
              <w:fldChar w:fldCharType="end"/>
            </w:r>
          </w:hyperlink>
        </w:p>
        <w:p w14:paraId="6D150F8E" w14:textId="2FD8ECC5"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63" w:history="1">
            <w:r w:rsidRPr="009620A8">
              <w:rPr>
                <w:rStyle w:val="Hyperlink"/>
                <w:noProof/>
              </w:rPr>
              <w:t>4.2.2. Tình trạng dịnh dưỡng của bệnh nhân lao theo chỉ số SGA</w:t>
            </w:r>
            <w:r>
              <w:rPr>
                <w:noProof/>
                <w:webHidden/>
              </w:rPr>
              <w:tab/>
            </w:r>
            <w:r>
              <w:rPr>
                <w:noProof/>
                <w:webHidden/>
              </w:rPr>
              <w:fldChar w:fldCharType="begin"/>
            </w:r>
            <w:r>
              <w:rPr>
                <w:noProof/>
                <w:webHidden/>
              </w:rPr>
              <w:instrText xml:space="preserve"> PAGEREF _Toc124290163 \h </w:instrText>
            </w:r>
            <w:r>
              <w:rPr>
                <w:noProof/>
                <w:webHidden/>
              </w:rPr>
            </w:r>
            <w:r>
              <w:rPr>
                <w:noProof/>
                <w:webHidden/>
              </w:rPr>
              <w:fldChar w:fldCharType="separate"/>
            </w:r>
            <w:r>
              <w:rPr>
                <w:noProof/>
                <w:webHidden/>
              </w:rPr>
              <w:t>51</w:t>
            </w:r>
            <w:r>
              <w:rPr>
                <w:noProof/>
                <w:webHidden/>
              </w:rPr>
              <w:fldChar w:fldCharType="end"/>
            </w:r>
          </w:hyperlink>
        </w:p>
        <w:p w14:paraId="5C029B9E" w14:textId="4435EFAB"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64" w:history="1">
            <w:r w:rsidRPr="009620A8">
              <w:rPr>
                <w:rStyle w:val="Hyperlink"/>
                <w:noProof/>
              </w:rPr>
              <w:t>4.3. Các yếu tổ liên quan đến tình trạng đỉnh dưỡng</w:t>
            </w:r>
            <w:r>
              <w:rPr>
                <w:noProof/>
                <w:webHidden/>
              </w:rPr>
              <w:tab/>
            </w:r>
            <w:r>
              <w:rPr>
                <w:noProof/>
                <w:webHidden/>
              </w:rPr>
              <w:fldChar w:fldCharType="begin"/>
            </w:r>
            <w:r>
              <w:rPr>
                <w:noProof/>
                <w:webHidden/>
              </w:rPr>
              <w:instrText xml:space="preserve"> PAGEREF _Toc124290164 \h </w:instrText>
            </w:r>
            <w:r>
              <w:rPr>
                <w:noProof/>
                <w:webHidden/>
              </w:rPr>
            </w:r>
            <w:r>
              <w:rPr>
                <w:noProof/>
                <w:webHidden/>
              </w:rPr>
              <w:fldChar w:fldCharType="separate"/>
            </w:r>
            <w:r>
              <w:rPr>
                <w:noProof/>
                <w:webHidden/>
              </w:rPr>
              <w:t>54</w:t>
            </w:r>
            <w:r>
              <w:rPr>
                <w:noProof/>
                <w:webHidden/>
              </w:rPr>
              <w:fldChar w:fldCharType="end"/>
            </w:r>
          </w:hyperlink>
        </w:p>
        <w:p w14:paraId="6B18DEED" w14:textId="05EEB1AD"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65" w:history="1">
            <w:r w:rsidRPr="009620A8">
              <w:rPr>
                <w:rStyle w:val="Hyperlink"/>
                <w:noProof/>
              </w:rPr>
              <w:t>4.3.1. Mỗi iên quan giữa tình trạng dịnh dưỡng theo BMI</w:t>
            </w:r>
            <w:r>
              <w:rPr>
                <w:noProof/>
                <w:webHidden/>
              </w:rPr>
              <w:tab/>
            </w:r>
            <w:r>
              <w:rPr>
                <w:noProof/>
                <w:webHidden/>
              </w:rPr>
              <w:fldChar w:fldCharType="begin"/>
            </w:r>
            <w:r>
              <w:rPr>
                <w:noProof/>
                <w:webHidden/>
              </w:rPr>
              <w:instrText xml:space="preserve"> PAGEREF _Toc124290165 \h </w:instrText>
            </w:r>
            <w:r>
              <w:rPr>
                <w:noProof/>
                <w:webHidden/>
              </w:rPr>
            </w:r>
            <w:r>
              <w:rPr>
                <w:noProof/>
                <w:webHidden/>
              </w:rPr>
              <w:fldChar w:fldCharType="separate"/>
            </w:r>
            <w:r>
              <w:rPr>
                <w:noProof/>
                <w:webHidden/>
              </w:rPr>
              <w:t>54</w:t>
            </w:r>
            <w:r>
              <w:rPr>
                <w:noProof/>
                <w:webHidden/>
              </w:rPr>
              <w:fldChar w:fldCharType="end"/>
            </w:r>
          </w:hyperlink>
        </w:p>
        <w:p w14:paraId="342D24D5" w14:textId="441C1D46"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66" w:history="1">
            <w:r w:rsidRPr="009620A8">
              <w:rPr>
                <w:rStyle w:val="Hyperlink"/>
                <w:noProof/>
              </w:rPr>
              <w:t>4.3.2. Mối liên quan giữu tình trạng dình đường theo SGA</w:t>
            </w:r>
            <w:r>
              <w:rPr>
                <w:noProof/>
                <w:webHidden/>
              </w:rPr>
              <w:tab/>
            </w:r>
            <w:r>
              <w:rPr>
                <w:noProof/>
                <w:webHidden/>
              </w:rPr>
              <w:fldChar w:fldCharType="begin"/>
            </w:r>
            <w:r>
              <w:rPr>
                <w:noProof/>
                <w:webHidden/>
              </w:rPr>
              <w:instrText xml:space="preserve"> PAGEREF _Toc124290166 \h </w:instrText>
            </w:r>
            <w:r>
              <w:rPr>
                <w:noProof/>
                <w:webHidden/>
              </w:rPr>
            </w:r>
            <w:r>
              <w:rPr>
                <w:noProof/>
                <w:webHidden/>
              </w:rPr>
              <w:fldChar w:fldCharType="separate"/>
            </w:r>
            <w:r>
              <w:rPr>
                <w:noProof/>
                <w:webHidden/>
              </w:rPr>
              <w:t>56</w:t>
            </w:r>
            <w:r>
              <w:rPr>
                <w:noProof/>
                <w:webHidden/>
              </w:rPr>
              <w:fldChar w:fldCharType="end"/>
            </w:r>
          </w:hyperlink>
        </w:p>
        <w:p w14:paraId="42EAC73C" w14:textId="2A0EFF2B" w:rsidR="00F97576" w:rsidRDefault="00F97576">
          <w:pPr>
            <w:pStyle w:val="TOC1"/>
            <w:tabs>
              <w:tab w:val="right" w:leader="dot" w:pos="9111"/>
            </w:tabs>
            <w:rPr>
              <w:rFonts w:asciiTheme="minorHAnsi" w:eastAsiaTheme="minorEastAsia" w:hAnsiTheme="minorHAnsi" w:cstheme="minorBidi"/>
              <w:noProof/>
              <w:color w:val="auto"/>
              <w:sz w:val="22"/>
              <w:szCs w:val="22"/>
            </w:rPr>
          </w:pPr>
          <w:hyperlink w:anchor="_Toc124290167" w:history="1">
            <w:r w:rsidRPr="009620A8">
              <w:rPr>
                <w:rStyle w:val="Hyperlink"/>
                <w:noProof/>
              </w:rPr>
              <w:t>KẾT LUẬN</w:t>
            </w:r>
            <w:r>
              <w:rPr>
                <w:noProof/>
                <w:webHidden/>
              </w:rPr>
              <w:tab/>
            </w:r>
            <w:r>
              <w:rPr>
                <w:noProof/>
                <w:webHidden/>
              </w:rPr>
              <w:fldChar w:fldCharType="begin"/>
            </w:r>
            <w:r>
              <w:rPr>
                <w:noProof/>
                <w:webHidden/>
              </w:rPr>
              <w:instrText xml:space="preserve"> PAGEREF _Toc124290167 \h </w:instrText>
            </w:r>
            <w:r>
              <w:rPr>
                <w:noProof/>
                <w:webHidden/>
              </w:rPr>
            </w:r>
            <w:r>
              <w:rPr>
                <w:noProof/>
                <w:webHidden/>
              </w:rPr>
              <w:fldChar w:fldCharType="separate"/>
            </w:r>
            <w:r>
              <w:rPr>
                <w:noProof/>
                <w:webHidden/>
              </w:rPr>
              <w:t>58</w:t>
            </w:r>
            <w:r>
              <w:rPr>
                <w:noProof/>
                <w:webHidden/>
              </w:rPr>
              <w:fldChar w:fldCharType="end"/>
            </w:r>
          </w:hyperlink>
        </w:p>
        <w:p w14:paraId="43EA2A0E" w14:textId="58327016"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68" w:history="1">
            <w:r w:rsidRPr="009620A8">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Pr>
                <w:noProof/>
                <w:webHidden/>
              </w:rPr>
              <w:tab/>
            </w:r>
            <w:r>
              <w:rPr>
                <w:noProof/>
                <w:webHidden/>
              </w:rPr>
              <w:fldChar w:fldCharType="begin"/>
            </w:r>
            <w:r>
              <w:rPr>
                <w:noProof/>
                <w:webHidden/>
              </w:rPr>
              <w:instrText xml:space="preserve"> PAGEREF _Toc124290168 \h </w:instrText>
            </w:r>
            <w:r>
              <w:rPr>
                <w:noProof/>
                <w:webHidden/>
              </w:rPr>
            </w:r>
            <w:r>
              <w:rPr>
                <w:noProof/>
                <w:webHidden/>
              </w:rPr>
              <w:fldChar w:fldCharType="separate"/>
            </w:r>
            <w:r>
              <w:rPr>
                <w:noProof/>
                <w:webHidden/>
              </w:rPr>
              <w:t>58</w:t>
            </w:r>
            <w:r>
              <w:rPr>
                <w:noProof/>
                <w:webHidden/>
              </w:rPr>
              <w:fldChar w:fldCharType="end"/>
            </w:r>
          </w:hyperlink>
        </w:p>
        <w:p w14:paraId="095C2C16" w14:textId="334B69F5" w:rsidR="00F97576" w:rsidRDefault="00F97576">
          <w:pPr>
            <w:pStyle w:val="TOC2"/>
            <w:tabs>
              <w:tab w:val="right" w:leader="dot" w:pos="9111"/>
            </w:tabs>
            <w:rPr>
              <w:rFonts w:asciiTheme="minorHAnsi" w:eastAsiaTheme="minorEastAsia" w:hAnsiTheme="minorHAnsi" w:cstheme="minorBidi"/>
              <w:noProof/>
              <w:color w:val="auto"/>
              <w:sz w:val="22"/>
              <w:szCs w:val="22"/>
            </w:rPr>
          </w:pPr>
          <w:hyperlink w:anchor="_Toc124290169" w:history="1">
            <w:r w:rsidRPr="009620A8">
              <w:rPr>
                <w:rStyle w:val="Hyperlink"/>
                <w:noProof/>
              </w:rPr>
              <w:t>2- Các yếu tổ liên quan đến tình trạng đỉnh đưỡng của NB lao</w:t>
            </w:r>
            <w:r>
              <w:rPr>
                <w:noProof/>
                <w:webHidden/>
              </w:rPr>
              <w:tab/>
            </w:r>
            <w:r>
              <w:rPr>
                <w:noProof/>
                <w:webHidden/>
              </w:rPr>
              <w:fldChar w:fldCharType="begin"/>
            </w:r>
            <w:r>
              <w:rPr>
                <w:noProof/>
                <w:webHidden/>
              </w:rPr>
              <w:instrText xml:space="preserve"> PAGEREF _Toc124290169 \h </w:instrText>
            </w:r>
            <w:r>
              <w:rPr>
                <w:noProof/>
                <w:webHidden/>
              </w:rPr>
            </w:r>
            <w:r>
              <w:rPr>
                <w:noProof/>
                <w:webHidden/>
              </w:rPr>
              <w:fldChar w:fldCharType="separate"/>
            </w:r>
            <w:r>
              <w:rPr>
                <w:noProof/>
                <w:webHidden/>
              </w:rPr>
              <w:t>58</w:t>
            </w:r>
            <w:r>
              <w:rPr>
                <w:noProof/>
                <w:webHidden/>
              </w:rPr>
              <w:fldChar w:fldCharType="end"/>
            </w:r>
          </w:hyperlink>
        </w:p>
        <w:p w14:paraId="30140908" w14:textId="19F845B8" w:rsidR="00F97576" w:rsidRDefault="00F97576">
          <w:pPr>
            <w:pStyle w:val="TOC3"/>
            <w:tabs>
              <w:tab w:val="right" w:leader="dot" w:pos="9111"/>
            </w:tabs>
            <w:rPr>
              <w:rFonts w:asciiTheme="minorHAnsi" w:eastAsiaTheme="minorEastAsia" w:hAnsiTheme="minorHAnsi" w:cstheme="minorBidi"/>
              <w:noProof/>
              <w:color w:val="auto"/>
              <w:sz w:val="22"/>
              <w:szCs w:val="22"/>
            </w:rPr>
          </w:pPr>
          <w:hyperlink w:anchor="_Toc124290170" w:history="1">
            <w:r w:rsidRPr="009620A8">
              <w:rPr>
                <w:rStyle w:val="Hyperlink"/>
                <w:noProof/>
              </w:rPr>
              <w:t>3. Hạn chế nghiên cứu</w:t>
            </w:r>
            <w:r>
              <w:rPr>
                <w:noProof/>
                <w:webHidden/>
              </w:rPr>
              <w:tab/>
            </w:r>
            <w:r>
              <w:rPr>
                <w:noProof/>
                <w:webHidden/>
              </w:rPr>
              <w:fldChar w:fldCharType="begin"/>
            </w:r>
            <w:r>
              <w:rPr>
                <w:noProof/>
                <w:webHidden/>
              </w:rPr>
              <w:instrText xml:space="preserve"> PAGEREF _Toc124290170 \h </w:instrText>
            </w:r>
            <w:r>
              <w:rPr>
                <w:noProof/>
                <w:webHidden/>
              </w:rPr>
            </w:r>
            <w:r>
              <w:rPr>
                <w:noProof/>
                <w:webHidden/>
              </w:rPr>
              <w:fldChar w:fldCharType="separate"/>
            </w:r>
            <w:r>
              <w:rPr>
                <w:noProof/>
                <w:webHidden/>
              </w:rPr>
              <w:t>59</w:t>
            </w:r>
            <w:r>
              <w:rPr>
                <w:noProof/>
                <w:webHidden/>
              </w:rPr>
              <w:fldChar w:fldCharType="end"/>
            </w:r>
          </w:hyperlink>
        </w:p>
        <w:p w14:paraId="0BAB44DC" w14:textId="796263E6" w:rsidR="00F97576" w:rsidRDefault="00F97576">
          <w:pPr>
            <w:pStyle w:val="TOC1"/>
            <w:tabs>
              <w:tab w:val="right" w:leader="dot" w:pos="9111"/>
            </w:tabs>
            <w:rPr>
              <w:rFonts w:asciiTheme="minorHAnsi" w:eastAsiaTheme="minorEastAsia" w:hAnsiTheme="minorHAnsi" w:cstheme="minorBidi"/>
              <w:noProof/>
              <w:color w:val="auto"/>
              <w:sz w:val="22"/>
              <w:szCs w:val="22"/>
            </w:rPr>
          </w:pPr>
          <w:hyperlink w:anchor="_Toc124290171" w:history="1">
            <w:r w:rsidRPr="009620A8">
              <w:rPr>
                <w:rStyle w:val="Hyperlink"/>
                <w:noProof/>
              </w:rPr>
              <w:t>KHUYÊN NGHỊ</w:t>
            </w:r>
            <w:r>
              <w:rPr>
                <w:noProof/>
                <w:webHidden/>
              </w:rPr>
              <w:tab/>
            </w:r>
            <w:r>
              <w:rPr>
                <w:noProof/>
                <w:webHidden/>
              </w:rPr>
              <w:fldChar w:fldCharType="begin"/>
            </w:r>
            <w:r>
              <w:rPr>
                <w:noProof/>
                <w:webHidden/>
              </w:rPr>
              <w:instrText xml:space="preserve"> PAGEREF _Toc124290171 \h </w:instrText>
            </w:r>
            <w:r>
              <w:rPr>
                <w:noProof/>
                <w:webHidden/>
              </w:rPr>
            </w:r>
            <w:r>
              <w:rPr>
                <w:noProof/>
                <w:webHidden/>
              </w:rPr>
              <w:fldChar w:fldCharType="separate"/>
            </w:r>
            <w:r>
              <w:rPr>
                <w:noProof/>
                <w:webHidden/>
              </w:rPr>
              <w:t>61</w:t>
            </w:r>
            <w:r>
              <w:rPr>
                <w:noProof/>
                <w:webHidden/>
              </w:rPr>
              <w:fldChar w:fldCharType="end"/>
            </w:r>
          </w:hyperlink>
        </w:p>
        <w:p w14:paraId="447D744D" w14:textId="427A6C38" w:rsidR="00F97576" w:rsidRDefault="00F97576">
          <w:pPr>
            <w:pStyle w:val="TOC1"/>
            <w:tabs>
              <w:tab w:val="right" w:leader="dot" w:pos="9111"/>
            </w:tabs>
            <w:rPr>
              <w:rFonts w:asciiTheme="minorHAnsi" w:eastAsiaTheme="minorEastAsia" w:hAnsiTheme="minorHAnsi" w:cstheme="minorBidi"/>
              <w:noProof/>
              <w:color w:val="auto"/>
              <w:sz w:val="22"/>
              <w:szCs w:val="22"/>
            </w:rPr>
          </w:pPr>
          <w:hyperlink w:anchor="_Toc124290172" w:history="1">
            <w:r w:rsidRPr="009620A8">
              <w:rPr>
                <w:rStyle w:val="Hyperlink"/>
                <w:noProof/>
              </w:rPr>
              <w:t>TÀI LIỆU THAM KHẢO</w:t>
            </w:r>
            <w:r>
              <w:rPr>
                <w:noProof/>
                <w:webHidden/>
              </w:rPr>
              <w:tab/>
            </w:r>
            <w:r>
              <w:rPr>
                <w:noProof/>
                <w:webHidden/>
              </w:rPr>
              <w:fldChar w:fldCharType="begin"/>
            </w:r>
            <w:r>
              <w:rPr>
                <w:noProof/>
                <w:webHidden/>
              </w:rPr>
              <w:instrText xml:space="preserve"> PAGEREF _Toc124290172 \h </w:instrText>
            </w:r>
            <w:r>
              <w:rPr>
                <w:noProof/>
                <w:webHidden/>
              </w:rPr>
            </w:r>
            <w:r>
              <w:rPr>
                <w:noProof/>
                <w:webHidden/>
              </w:rPr>
              <w:fldChar w:fldCharType="separate"/>
            </w:r>
            <w:r>
              <w:rPr>
                <w:noProof/>
                <w:webHidden/>
              </w:rPr>
              <w:t>62</w:t>
            </w:r>
            <w:r>
              <w:rPr>
                <w:noProof/>
                <w:webHidden/>
              </w:rPr>
              <w:fldChar w:fldCharType="end"/>
            </w:r>
          </w:hyperlink>
        </w:p>
        <w:p w14:paraId="29E04DCB" w14:textId="1BE399A6"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0" w:name="_Toc124290101"/>
      <w:r>
        <w:t>ĐẶT VẤN ĐỀ</w:t>
      </w:r>
      <w:bookmarkEnd w:id="10"/>
    </w:p>
    <w:p w14:paraId="1438CEE1" w14:textId="52AAF32A" w:rsidR="001B303A" w:rsidRPr="00C23165" w:rsidRDefault="00C23165" w:rsidP="00C23165">
      <w:r w:rsidRPr="00C23165">
        <w:t xml:space="preserve">Lao là một bệnh truyền nhiễm do vi khuẩn lao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021ACD">
        <w:fldChar w:fldCharType="separate"/>
      </w:r>
      <w:r w:rsidR="00290D99">
        <w:rPr>
          <w:noProof/>
        </w:rPr>
        <w:t>[1]</w:t>
      </w:r>
      <w:r w:rsidR="00021ACD">
        <w:fldChar w:fldCharType="end"/>
      </w:r>
      <w:r w:rsidR="001B303A">
        <w:t>.</w:t>
      </w:r>
      <w:r>
        <w:t xml:space="preserve"> Hiện nay, bệnh lao vẫn là bệnh có số người mắc và tử vong cao, đặc biệt đối với các nước đang và kém phát triển. Theo báo cáo Lao toàn cầu năm 20</w:t>
      </w:r>
      <w:r w:rsidR="00F17EA2">
        <w:t>2</w:t>
      </w:r>
      <w:r w:rsidR="00314651">
        <w:t>2</w:t>
      </w:r>
      <w:r w:rsidR="00EA49A2">
        <w:t xml:space="preserve"> của Tổ chức Y tế Thế giới (TCYTTG)</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F97576">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4B0506FB"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376CAB">
        <w:t xml:space="preserve"> (BN)</w:t>
      </w:r>
      <w:r w:rsidR="00950DC1" w:rsidRPr="00950DC1">
        <w:t xml:space="preserve"> 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44356ED6" w:rsidR="001B303A" w:rsidRDefault="001B303A" w:rsidP="00376CAB">
      <w:r>
        <w:t>Theo một số nghiên cứu trước đây tìm hiểu về tình trạng dinh dưỡng (TTDD) ở bệnh nhân mắc lao phổi tỷ lệ SDD theo</w:t>
      </w:r>
      <w:r w:rsidR="006B4DF5">
        <w:t xml:space="preserve"> chỉ số khối cơ thể (</w:t>
      </w:r>
      <w:r>
        <w:t>BMI</w:t>
      </w:r>
      <w:r w:rsidR="006B4DF5">
        <w:t>)</w:t>
      </w:r>
      <w:r w:rsidR="00267ED3">
        <w:t xml:space="preserve"> &lt;18,5</w:t>
      </w:r>
      <w:r w:rsidR="00206C64">
        <w:t xml:space="preserve"> (kg/m</w:t>
      </w:r>
      <w:r w:rsidR="00206C64">
        <w:rPr>
          <w:vertAlign w:val="superscript"/>
        </w:rPr>
        <w:t>2</w:t>
      </w:r>
      <w:r w:rsidR="00206C64">
        <w:t>)</w:t>
      </w:r>
      <w:r>
        <w:t xml:space="preserve"> chiếm 48</w:t>
      </w:r>
      <w:r w:rsidR="00F61114">
        <w:t>,</w:t>
      </w:r>
      <w:r w:rsidR="002731DD">
        <w:t>4</w:t>
      </w:r>
      <w:r>
        <w:t>%</w:t>
      </w:r>
      <w:r w:rsidR="00104C96">
        <w:t xml:space="preserve"> và theo</w:t>
      </w:r>
      <w:r w:rsidR="00462864">
        <w:t xml:space="preserve"> </w:t>
      </w:r>
      <w:r w:rsidR="007659E4">
        <w:t xml:space="preserve">phương pháp </w:t>
      </w:r>
      <w:r>
        <w:t xml:space="preserve">đánh giá tổng thể chủ quan (SGA) là 56,1% </w:t>
      </w:r>
      <w:r w:rsidR="00462864">
        <w:t xml:space="preserve">theo nghiên cứu năm 2018 của Lê Thị Thủy </w:t>
      </w:r>
      <w:r w:rsidR="008E6E94">
        <w:fldChar w:fldCharType="begin"/>
      </w:r>
      <w:r w:rsidR="00290D99">
        <w:instrText xml:space="preserve"> ADDIN EN.CITE &lt;EndNote&gt;&lt;Cite&gt;&lt;Author&gt;Thuỷ&lt;/Author&gt;&lt;Year&gt;2019&lt;/Year&gt;&lt;RecNum&gt;14&lt;/RecNum&gt;&lt;DisplayText&gt;[7, 8]&lt;/DisplayText&gt;&lt;record&gt;&lt;rec-number&gt;14&lt;/rec-number&gt;&lt;foreign-keys&gt;&lt;key app="EN" db-id="wrapatfz3pftasew0vov5t0nv9xptpax9vf2" timestamp="1673026024"&gt;14&lt;/key&gt;&lt;/foreign-keys&gt;&lt;ref-type name="Journal Article"&gt;17&lt;/ref-type&gt;&lt;contributors&gt;&lt;authors&gt;&lt;author&gt;Thuỷ, Lê&lt;/author&gt;&lt;author&gt;Hợi, Lê&lt;/author&gt;&lt;author&gt;Hung, Nguyen&lt;/author&gt;&lt;author&gt;Đạt, Doãn&lt;/author&gt;&lt;/authors&gt;&lt;/contributors&gt;&lt;titles&gt;&lt;title&gt;Đặc điểm Lao phổi ở người bệnh điều trị tại khoa Lao hô hấp, Bệnh viện Phổi Trung ương năm 2018&lt;/title&gt;&lt;/titles&gt;&lt;dates&gt;&lt;year&gt;2019&lt;/year&gt;&lt;pub-dates&gt;&lt;date&gt;08/15&lt;/date&gt;&lt;/pub-dates&gt;&lt;/dates&gt;&lt;urls&gt;&lt;/urls&gt;&lt;/record&gt;&lt;/Cite&gt;&lt;Cite&gt;&lt;Author&gt;Thuỷ&lt;/Author&gt;&lt;Year&gt;2019&lt;/Year&gt;&lt;RecNum&gt;17&lt;/RecNum&gt;&lt;record&gt;&lt;rec-number&gt;17&lt;/rec-number&gt;&lt;foreign-keys&gt;&lt;key app="EN" db-id="wrapatfz3pftasew0vov5t0nv9xptpax9vf2" timestamp="1673027534"&gt;17&lt;/key&gt;&lt;/foreign-keys&gt;&lt;ref-type name="Journal Article"&gt;17&lt;/ref-type&gt;&lt;contributors&gt;&lt;authors&gt;&lt;author&gt;Thuỷ, Lê&lt;/author&gt;&lt;author&gt;Hợi, Lê&lt;/author&gt;&lt;author&gt;Huong, Nguyen&lt;/author&gt;&lt;author&gt;Hung, Nguyen&lt;/author&gt;&lt;author&gt;Đạt, Doãn&lt;/author&gt;&lt;/authors&gt;&lt;/contributors&gt;&lt;titles&gt;&lt;title&gt;Tình trạng dinh dưỡng theo phương pháp SGA &amp;amp; một số yếu tố liên quan của bệnh Lao phổi ở người bệnh điều trị tại khoa Lao hô hấp, Bệnh viện Phổi Trung ương năm 2018&lt;/title&gt;&lt;/titles&gt;&lt;dates&gt;&lt;year&gt;2019&lt;/year&gt;&lt;pub-dates&gt;&lt;date&gt;08/13&lt;/date&gt;&lt;/pub-dates&gt;&lt;/dates&gt;&lt;urls&gt;&lt;/urls&gt;&lt;/record&gt;&lt;/Cite&gt;&lt;/EndNote&gt;</w:instrText>
      </w:r>
      <w:r w:rsidR="008E6E94">
        <w:fldChar w:fldCharType="separate"/>
      </w:r>
      <w:r w:rsidR="00290D99">
        <w:rPr>
          <w:noProof/>
        </w:rPr>
        <w:t>[7, 8]</w:t>
      </w:r>
      <w:r w:rsidR="008E6E94">
        <w:fldChar w:fldCharType="end"/>
      </w:r>
      <w:r w:rsidR="009371D5">
        <w:t xml:space="preserve">. </w:t>
      </w:r>
      <w:r w:rsidR="008E6E94">
        <w:t>T</w:t>
      </w:r>
      <w:r>
        <w:t xml:space="preserve">rong nghiên cứu của Lal M Gurung và cộng sự có hơn </w:t>
      </w:r>
      <w:r w:rsidR="004728F3">
        <w:t>1/3</w:t>
      </w:r>
      <w:r>
        <w:t xml:space="preserve"> </w:t>
      </w:r>
      <w:r w:rsidR="007B115B">
        <w:t>bệnh nhân</w:t>
      </w:r>
      <w:r>
        <w:t xml:space="preserve"> lao mắc SDD theo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3BAD6AAC" w:rsidR="001B303A" w:rsidRDefault="001B303A" w:rsidP="00376CAB">
      <w:r>
        <w:t xml:space="preserve">Hiện nay, bệnh lao phổi </w:t>
      </w:r>
      <w:r w:rsidR="00E7640B">
        <w:t xml:space="preserve">có thể điều trị khỏi </w:t>
      </w:r>
      <w:r w:rsidR="00125342">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M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F97576">
        <w:instrText xml:space="preserve"> ADDIN EN.CITE </w:instrText>
      </w:r>
      <w:r w:rsidR="00F97576">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M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F97576">
        <w:instrText xml:space="preserve"> ADDIN EN.CITE.DATA </w:instrText>
      </w:r>
      <w:r w:rsidR="00F97576">
        <w:fldChar w:fldCharType="end"/>
      </w:r>
      <w:r w:rsidR="00125342">
        <w:fldChar w:fldCharType="separate"/>
      </w:r>
      <w:r w:rsidR="00290D99">
        <w:rPr>
          <w:noProof/>
        </w:rPr>
        <w:t>[1, 10]</w:t>
      </w:r>
      <w:r w:rsidR="00125342">
        <w:fldChar w:fldCharType="end"/>
      </w:r>
      <w:r>
        <w:t xml:space="preserve">, tuy nhiên điều trị kéo dài nên việc đảm bảo dinh dưỡng cần thực hiện ngay từ đầu và trong suốt quá trình điều trị.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5B7495">
        <w:t>BN</w:t>
      </w:r>
      <w:r>
        <w:t xml:space="preserve"> </w:t>
      </w:r>
      <w:r w:rsidR="004F6E2C">
        <w:t>cũng như</w:t>
      </w:r>
      <w:r>
        <w:t xml:space="preserve"> gia đình </w:t>
      </w:r>
      <w:r w:rsidR="005B7495">
        <w:t>BN</w:t>
      </w:r>
      <w:r>
        <w:t xml:space="preserve"> là một trong những yếu tố quan trọng trong phòng và điều trị bệnh lao</w:t>
      </w:r>
      <w:r w:rsidR="00967775">
        <w:t xml:space="preserve"> phổi</w:t>
      </w:r>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 </w:instrText>
      </w:r>
      <w:r w:rsidR="00290D99">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DATA </w:instrText>
      </w:r>
      <w:r w:rsidR="00290D99">
        <w:fldChar w:fldCharType="end"/>
      </w:r>
      <w:r w:rsidR="00C9513F">
        <w:fldChar w:fldCharType="separate"/>
      </w:r>
      <w:r w:rsidR="00290D99">
        <w:rPr>
          <w:noProof/>
        </w:rPr>
        <w:t>[11, 12]</w:t>
      </w:r>
      <w:r w:rsidR="00C9513F">
        <w:fldChar w:fldCharType="end"/>
      </w:r>
      <w:r>
        <w:t>.</w:t>
      </w:r>
    </w:p>
    <w:p w14:paraId="0FA8E714" w14:textId="1F249425"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290D99">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290D99">
        <w:rPr>
          <w:noProof/>
        </w:rPr>
        <w:t>[13]</w:t>
      </w:r>
      <w:r w:rsidR="00432B92">
        <w:fldChar w:fldCharType="end"/>
      </w:r>
      <w:r>
        <w:t xml:space="preserve">. </w:t>
      </w:r>
      <w:r w:rsidR="000B282E">
        <w:t xml:space="preserve">Bệnh viện Phổi Hải Phòng (BVPHP) luôn đi đầu trong công tác phòng và điều trị lao phổi. </w:t>
      </w:r>
      <w:r>
        <w:t xml:space="preserve">Tuy nhiên, chưa có báo cáo nào về tỷ lệ lưu hành, mức độ nghiêm trọng của SDD đối với bệnh nhân lao phổi mới.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 sa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7906ED03" w14:textId="71FD9939" w:rsidR="001B303A" w:rsidRPr="009F19AE" w:rsidRDefault="00127543" w:rsidP="00376CAB">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01658869" w14:textId="77777777" w:rsidR="001B303A" w:rsidRDefault="001B303A" w:rsidP="00C23165">
      <w:pPr>
        <w:pStyle w:val="Heading1"/>
      </w:pP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1" w:name="_Toc124290102"/>
      <w:r w:rsidRPr="006C1D72">
        <w:t>Chương 1 – TỔNG QUAN</w:t>
      </w:r>
      <w:bookmarkEnd w:id="11"/>
    </w:p>
    <w:p w14:paraId="607C58C6" w14:textId="40FCD19F" w:rsidR="001B303A" w:rsidRDefault="001B303A" w:rsidP="00C23165">
      <w:pPr>
        <w:pStyle w:val="Heading2"/>
      </w:pPr>
      <w:bookmarkStart w:id="12" w:name="_Toc124290103"/>
      <w:r>
        <w:t>1.1. Một số hiểu biết về bệnh lao</w:t>
      </w:r>
      <w:r w:rsidR="006162C7">
        <w:t xml:space="preserve"> phổi</w:t>
      </w:r>
      <w:bookmarkEnd w:id="12"/>
    </w:p>
    <w:p w14:paraId="1D668557" w14:textId="444B463A" w:rsidR="001B303A" w:rsidRDefault="001B303A" w:rsidP="00C23165">
      <w:pPr>
        <w:pStyle w:val="Heading3"/>
      </w:pPr>
      <w:bookmarkStart w:id="13" w:name="_Toc124290104"/>
      <w:r>
        <w:t>1.1.1. Một số khái niệm cơ bản</w:t>
      </w:r>
      <w:bookmarkEnd w:id="13"/>
    </w:p>
    <w:p w14:paraId="0116132E" w14:textId="67501988" w:rsidR="001B303A" w:rsidRDefault="001B303A" w:rsidP="00CC67D1">
      <w:r>
        <w:t xml:space="preserve">- Bệnh lao là </w:t>
      </w:r>
      <w:r w:rsidR="00465154">
        <w:t xml:space="preserve">một </w:t>
      </w:r>
      <w:r>
        <w:t xml:space="preserve">bệnh </w:t>
      </w:r>
      <w:r w:rsidR="00A45D21">
        <w:t>do vi khuẩn</w:t>
      </w:r>
      <w:r w:rsidR="00683551">
        <w:t>:</w:t>
      </w:r>
      <w:r w:rsidR="00465154">
        <w:t xml:space="preserve"> </w:t>
      </w:r>
      <w:r w:rsidR="00E66068">
        <w:t>g</w:t>
      </w:r>
      <w:r w:rsidR="00465154">
        <w:t>ây ra bởi</w:t>
      </w:r>
      <w:r>
        <w:t xml:space="preserve"> vi khuẩn lao (Mycobacterium Tuberculosis)</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rsidR="00970BBD">
        <w:t xml:space="preserve"> </w:t>
      </w:r>
      <w:r w:rsidR="00300506">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300506">
        <w:fldChar w:fldCharType="separate"/>
      </w:r>
      <w:r w:rsidR="00290D99">
        <w:rPr>
          <w:noProof/>
        </w:rPr>
        <w:t>[10]</w:t>
      </w:r>
      <w:r w:rsidR="00300506">
        <w:fldChar w:fldCharType="end"/>
      </w:r>
      <w:r>
        <w:t>.</w:t>
      </w:r>
    </w:p>
    <w:p w14:paraId="46EA8482" w14:textId="09AE69C8" w:rsidR="001B303A" w:rsidRDefault="001B303A" w:rsidP="00CC67D1">
      <w:r>
        <w:t xml:space="preserve">- Bệnh lao là một bệnh lây truyền: </w:t>
      </w:r>
      <w:r w:rsidR="00E66068">
        <w:t>n</w:t>
      </w:r>
      <w:r w:rsidR="00EC3FB6">
        <w:t>gười lành nhiễm v</w:t>
      </w:r>
      <w:r>
        <w:t xml:space="preserve">i khuẩn lao </w:t>
      </w:r>
      <w:r w:rsidR="00EC3FB6">
        <w:t>theo</w:t>
      </w:r>
      <w:r>
        <w:t xml:space="preserve"> đường hô hấp </w:t>
      </w:r>
      <w:r w:rsidR="00EC3FB6">
        <w:t xml:space="preserve">khi tiếp xúc </w:t>
      </w:r>
      <w:r>
        <w:t>người bị bệnh lao phổi có ho</w:t>
      </w:r>
      <w:r w:rsidR="00EC3FB6">
        <w:t>,</w:t>
      </w:r>
      <w:r>
        <w:t xml:space="preserve"> khạc ra vi khuẩn</w:t>
      </w:r>
      <w:r w:rsidR="00881B6F">
        <w:t xml:space="preserve"> </w:t>
      </w:r>
      <w:r w:rsidR="00B81E3E">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B81E3E">
        <w:fldChar w:fldCharType="separate"/>
      </w:r>
      <w:r w:rsidR="00290D99">
        <w:rPr>
          <w:noProof/>
        </w:rPr>
        <w:t>[10]</w:t>
      </w:r>
      <w:r w:rsidR="00B81E3E">
        <w:fldChar w:fldCharType="end"/>
      </w:r>
      <w:r>
        <w:t>.</w:t>
      </w:r>
    </w:p>
    <w:p w14:paraId="2DEA3CEE" w14:textId="2B8CEFA2" w:rsidR="001B303A" w:rsidRDefault="001B303A" w:rsidP="00CC67D1">
      <w:r>
        <w:t xml:space="preserve">- Bệnh lao là một bệnh xã hội: </w:t>
      </w:r>
      <w:r w:rsidR="00E66068">
        <w:t>b</w:t>
      </w:r>
      <w:r w:rsidR="00B81E3E">
        <w:t xml:space="preserve">ệnh lao bị ảnh hưởng bởi nhiều yếu tố xã hội như trình độ văn hóa, kinh tế, các phong tục tập quán xã hội </w:t>
      </w:r>
      <w:r w:rsidR="00F15F2D">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F15F2D">
        <w:fldChar w:fldCharType="separate"/>
      </w:r>
      <w:r w:rsidR="00290D99">
        <w:rPr>
          <w:noProof/>
        </w:rPr>
        <w:t>[10]</w:t>
      </w:r>
      <w:r w:rsidR="00F15F2D">
        <w:fldChar w:fldCharType="end"/>
      </w:r>
      <w:r>
        <w:t>.</w:t>
      </w:r>
    </w:p>
    <w:p w14:paraId="34245301" w14:textId="09829731" w:rsidR="00983988" w:rsidRDefault="00983988" w:rsidP="00CC67D1">
      <w:r>
        <w:t xml:space="preserve">- </w:t>
      </w:r>
      <w:r w:rsidR="00835CAC">
        <w:t>Bệnh l</w:t>
      </w:r>
      <w:r>
        <w:t>ao phổi: là thể bệnh gặp nhiều nhất, chiếm 80-85% tổng số bệnh lao, là nguồn lây cho người lành nhiều nhất, đặc biệt là người có vi khuẩn xác định bằng nhuộm soi đờm trực tiếp (AFB (+))</w:t>
      </w:r>
      <w:r w:rsidR="009575C6">
        <w:t xml:space="preserve"> </w:t>
      </w:r>
      <w:r w:rsidR="00162078">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wdWJs
aXNoZXI+PHN0eWxlIGZhY2U9Im5vcm1hbCIgZm9udD0iZGVmYXVsdCIgc2l6ZT0iMTAwJSI+Qjwv
c3R5bGU+PHN0eWxlIGZhY2U9Im5vcm1hbCIgZm9udD0iZGVmYXVsdCIgY2hhcnNldD0iMTYzIiBz
aXplPSIxMDAlIj7hu5kgWSBU4bq/PC9zdHlsZT48L3B1Ymxpc2hlcj48dXJscz48L3VybHM+PC9y
ZWNvcmQ+PC9DaXRlPjwvRW5kTm90ZT4A
</w:fldData>
        </w:fldChar>
      </w:r>
      <w:r w:rsidR="00F97576">
        <w:instrText xml:space="preserve"> ADDIN EN.CITE </w:instrText>
      </w:r>
      <w:r w:rsidR="00F97576">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wdWJs
aXNoZXI+PHN0eWxlIGZhY2U9Im5vcm1hbCIgZm9udD0iZGVmYXVsdCIgc2l6ZT0iMTAwJSI+Qjwv
c3R5bGU+PHN0eWxlIGZhY2U9Im5vcm1hbCIgZm9udD0iZGVmYXVsdCIgY2hhcnNldD0iMTYzIiBz
aXplPSIxMDAlIj7hu5kgWSBU4bq/PC9zdHlsZT48L3B1Ymxpc2hlcj48dXJscz48L3VybHM+PC9y
ZWNvcmQ+PC9DaXRlPjwvRW5kTm90ZT4A
</w:fldData>
        </w:fldChar>
      </w:r>
      <w:r w:rsidR="00F97576">
        <w:instrText xml:space="preserve"> ADDIN EN.CITE.DATA </w:instrText>
      </w:r>
      <w:r w:rsidR="00F97576">
        <w:fldChar w:fldCharType="end"/>
      </w:r>
      <w:r w:rsidR="00162078">
        <w:fldChar w:fldCharType="separate"/>
      </w:r>
      <w:r w:rsidR="00290D99">
        <w:rPr>
          <w:noProof/>
        </w:rPr>
        <w:t>[1, 10]</w:t>
      </w:r>
      <w:r w:rsidR="00162078">
        <w:fldChar w:fldCharType="end"/>
      </w:r>
      <w:r w:rsidR="009575C6">
        <w:t>.</w:t>
      </w:r>
    </w:p>
    <w:p w14:paraId="690CDB9C" w14:textId="3ACC5032" w:rsidR="00E66068" w:rsidRDefault="00E66068" w:rsidP="00E66068">
      <w:r>
        <w:t>- Lao</w:t>
      </w:r>
      <w:r w:rsidR="00835CAC">
        <w:t xml:space="preserve"> phổi</w:t>
      </w:r>
      <w:r>
        <w:t xml:space="preserve"> mới: người bệnh chưa bao giờ dùng thuốc chống lao hoặc mới dùng thuốc chống lao dưới 1 tháng </w:t>
      </w:r>
      <w:r w:rsidR="00983988">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983988">
        <w:fldChar w:fldCharType="separate"/>
      </w:r>
      <w:r w:rsidR="00290D99">
        <w:rPr>
          <w:noProof/>
        </w:rPr>
        <w:t>[1]</w:t>
      </w:r>
      <w:r w:rsidR="00983988">
        <w:fldChar w:fldCharType="end"/>
      </w:r>
      <w:r>
        <w:t>.</w:t>
      </w:r>
    </w:p>
    <w:p w14:paraId="0E304344" w14:textId="47D574D2" w:rsidR="001B303A" w:rsidRDefault="001B303A" w:rsidP="00C23165">
      <w:pPr>
        <w:pStyle w:val="Heading3"/>
      </w:pPr>
      <w:bookmarkStart w:id="14" w:name="_Toc124290105"/>
      <w:r>
        <w:t xml:space="preserve">1.1.2. </w:t>
      </w:r>
      <w:r w:rsidR="00EA1F43">
        <w:t>Đặc điểm</w:t>
      </w:r>
      <w:r w:rsidR="00835CAC">
        <w:t xml:space="preserve"> bệnh lao phổi</w:t>
      </w:r>
      <w:bookmarkEnd w:id="14"/>
    </w:p>
    <w:p w14:paraId="6E5793C5" w14:textId="6FAD6D96" w:rsidR="00EA1F43" w:rsidRPr="00EA1F43" w:rsidRDefault="00EA1F43" w:rsidP="00EA1F43">
      <w:r>
        <w:t xml:space="preserve">Chẩn đoán bệnh lao phổi theo </w:t>
      </w:r>
      <w:r w:rsidRPr="00EA1F43">
        <w:rPr>
          <w:i/>
          <w:iCs/>
        </w:rPr>
        <w:t>Hướng dẫn chẩn đoán, điều trị và dự phòng bệnh lao</w:t>
      </w:r>
      <w:r>
        <w:t xml:space="preserve"> của Bộ Y tế </w:t>
      </w:r>
      <w:r w:rsidR="009268CC">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9268CC">
        <w:fldChar w:fldCharType="separate"/>
      </w:r>
      <w:r w:rsidR="00290D99">
        <w:rPr>
          <w:noProof/>
        </w:rPr>
        <w:t>[1]</w:t>
      </w:r>
      <w:r w:rsidR="009268CC">
        <w:fldChar w:fldCharType="end"/>
      </w:r>
      <w:r w:rsidR="0039468C">
        <w:t>.</w:t>
      </w:r>
    </w:p>
    <w:p w14:paraId="697371E5" w14:textId="295BB0C3" w:rsidR="001B303A" w:rsidRDefault="001B303A" w:rsidP="00E01B8D">
      <w:pPr>
        <w:pStyle w:val="Heading4"/>
      </w:pPr>
      <w:bookmarkStart w:id="15" w:name="_Toc124290106"/>
      <w:r>
        <w:t xml:space="preserve">1.1.2.1. </w:t>
      </w:r>
      <w:r w:rsidR="000D1722">
        <w:t>L</w:t>
      </w:r>
      <w:r>
        <w:t>âm sàng</w:t>
      </w:r>
      <w:bookmarkEnd w:id="15"/>
    </w:p>
    <w:p w14:paraId="0CE5563B" w14:textId="69B5C952" w:rsidR="001B303A" w:rsidRDefault="001B303A" w:rsidP="00162078">
      <w:r>
        <w:t xml:space="preserve">- Toàn thân: </w:t>
      </w:r>
      <w:r w:rsidR="00171095">
        <w:t>s</w:t>
      </w:r>
      <w:r>
        <w:t xml:space="preserve">ốt nhẹ về chiều, ra mồ hôi </w:t>
      </w:r>
      <w:r w:rsidR="00171095">
        <w:t>đêm</w:t>
      </w:r>
      <w:r>
        <w:t>, ch</w:t>
      </w:r>
      <w:r w:rsidR="00171095">
        <w:t>á</w:t>
      </w:r>
      <w:r>
        <w:t>n ăn, m</w:t>
      </w:r>
      <w:r w:rsidR="0077064D">
        <w:t>ệ</w:t>
      </w:r>
      <w:r>
        <w:t>t m</w:t>
      </w:r>
      <w:r w:rsidR="0077064D">
        <w:t>ỏ</w:t>
      </w:r>
      <w:r>
        <w:t>i,</w:t>
      </w:r>
      <w:r w:rsidR="0077064D">
        <w:t xml:space="preserve"> gầy</w:t>
      </w:r>
      <w:r>
        <w:t xml:space="preserve"> </w:t>
      </w:r>
      <w:r w:rsidR="0077064D">
        <w:t>s</w:t>
      </w:r>
      <w:r>
        <w:t>út cân.</w:t>
      </w:r>
    </w:p>
    <w:p w14:paraId="1FC7094B" w14:textId="4697C979" w:rsidR="00762C00" w:rsidRDefault="00171095" w:rsidP="00162078">
      <w:r>
        <w:t>-</w:t>
      </w:r>
      <w:r w:rsidR="00762C00">
        <w:t xml:space="preserve"> </w:t>
      </w:r>
      <w:r w:rsidR="001B303A">
        <w:t xml:space="preserve">Cơ năng: </w:t>
      </w:r>
      <w:r>
        <w:t>h</w:t>
      </w:r>
      <w:r w:rsidR="001B303A">
        <w:t xml:space="preserve">o, khạc đờm, ho ra máu, đau </w:t>
      </w:r>
      <w:r w:rsidR="00471481">
        <w:t xml:space="preserve">tức </w:t>
      </w:r>
      <w:r w:rsidR="001B303A">
        <w:t>ngực, kh</w:t>
      </w:r>
      <w:r w:rsidR="00471481">
        <w:t>ó</w:t>
      </w:r>
      <w:r w:rsidR="001B303A">
        <w:t xml:space="preserve"> th</w:t>
      </w:r>
      <w:r w:rsidR="00471481">
        <w:t>ở</w:t>
      </w:r>
      <w:r w:rsidR="001B303A">
        <w:t>.</w:t>
      </w:r>
    </w:p>
    <w:p w14:paraId="3EFC2518" w14:textId="3F01E6B2" w:rsidR="001B303A" w:rsidRDefault="00217CD1" w:rsidP="00162078">
      <w:r>
        <w:t>-</w:t>
      </w:r>
      <w:r w:rsidR="00762C00">
        <w:t xml:space="preserve"> </w:t>
      </w:r>
      <w:r w:rsidR="001B303A">
        <w:t xml:space="preserve">Thực thể: </w:t>
      </w:r>
      <w:r>
        <w:t>n</w:t>
      </w:r>
      <w:r w:rsidR="001B303A">
        <w:t>ghe phổi có tiếng</w:t>
      </w:r>
      <w:r w:rsidR="005369A1">
        <w:t xml:space="preserve"> bệnh lý</w:t>
      </w:r>
      <w:r w:rsidR="001B303A">
        <w:t xml:space="preserve"> </w:t>
      </w:r>
      <w:r w:rsidR="005369A1">
        <w:t>(</w:t>
      </w:r>
      <w:r w:rsidR="001B303A">
        <w:t>ran âm, ran nổ</w:t>
      </w:r>
      <w:r w:rsidR="005369A1">
        <w:t>,…)</w:t>
      </w:r>
      <w:r w:rsidR="001F2F92">
        <w:t>.</w:t>
      </w:r>
    </w:p>
    <w:p w14:paraId="6A27D578" w14:textId="2C55F84E" w:rsidR="001B303A" w:rsidRDefault="00E01B8D" w:rsidP="000D1722">
      <w:pPr>
        <w:pStyle w:val="Heading4"/>
      </w:pPr>
      <w:bookmarkStart w:id="16" w:name="_Toc124290107"/>
      <w:r>
        <w:t>1.1.2.2.</w:t>
      </w:r>
      <w:r w:rsidR="001B303A">
        <w:t xml:space="preserve"> </w:t>
      </w:r>
      <w:r w:rsidR="000D1722">
        <w:t>C</w:t>
      </w:r>
      <w:r w:rsidR="001B303A">
        <w:t>ận lâm s</w:t>
      </w:r>
      <w:r w:rsidR="0010362A">
        <w:t>à</w:t>
      </w:r>
      <w:r w:rsidR="001B303A">
        <w:t>ng</w:t>
      </w:r>
      <w:r w:rsidR="009A61CA">
        <w:t xml:space="preserve"> [WIP]</w:t>
      </w:r>
      <w:bookmarkEnd w:id="16"/>
    </w:p>
    <w:p w14:paraId="15354EF0" w14:textId="216BB7C0" w:rsidR="001B303A" w:rsidRDefault="001B303A" w:rsidP="00162078">
      <w:r>
        <w:t xml:space="preserve">- </w:t>
      </w:r>
      <w:r w:rsidR="00050484">
        <w:t>Nhuộm s</w:t>
      </w:r>
      <w:r>
        <w:t>oi đờm trực tiếp tìm AFB</w:t>
      </w:r>
      <w:r w:rsidR="00050484">
        <w:t>.</w:t>
      </w:r>
    </w:p>
    <w:p w14:paraId="698E7F45" w14:textId="5FB0ED86" w:rsidR="001B303A" w:rsidRDefault="001B303A" w:rsidP="00162078">
      <w:r>
        <w:t>- Xét nghiệm</w:t>
      </w:r>
      <w:r w:rsidR="0010362A">
        <w:t xml:space="preserve"> gen</w:t>
      </w:r>
      <w:r>
        <w:t xml:space="preserve"> Xpert MTB/RIF</w:t>
      </w:r>
      <w:r w:rsidR="008321CB">
        <w:t>.</w:t>
      </w:r>
    </w:p>
    <w:p w14:paraId="2195057F" w14:textId="08C3B255" w:rsidR="0099225C" w:rsidRDefault="0099225C" w:rsidP="0099225C">
      <w:r>
        <w:t>- Nuôi cấy tìm vi khuẩn lao.</w:t>
      </w:r>
    </w:p>
    <w:p w14:paraId="1AB57613" w14:textId="792389D2" w:rsidR="001B303A" w:rsidRDefault="001B303A" w:rsidP="00162078">
      <w:r>
        <w:t>- X quang ph</w:t>
      </w:r>
      <w:r w:rsidR="0010362A">
        <w:t>ổ</w:t>
      </w:r>
      <w:r>
        <w:t xml:space="preserve">i </w:t>
      </w:r>
      <w:r w:rsidR="0099225C">
        <w:t>thường quy.</w:t>
      </w:r>
    </w:p>
    <w:p w14:paraId="636B340C" w14:textId="18BB0533" w:rsidR="009A61CA" w:rsidRDefault="009A61CA" w:rsidP="00162078">
      <w:r>
        <w:t>- Quantiferon.</w:t>
      </w:r>
    </w:p>
    <w:p w14:paraId="3CAA542C" w14:textId="4F341B61" w:rsidR="001B303A" w:rsidRDefault="0031195F" w:rsidP="0031195F">
      <w:pPr>
        <w:pStyle w:val="Heading4"/>
      </w:pPr>
      <w:bookmarkStart w:id="17" w:name="_Toc124290108"/>
      <w:r>
        <w:t xml:space="preserve">1.1.2.3. </w:t>
      </w:r>
      <w:r w:rsidR="001B303A">
        <w:t>Chẩn đoán xác định</w:t>
      </w:r>
      <w:bookmarkEnd w:id="17"/>
    </w:p>
    <w:p w14:paraId="6325C48E" w14:textId="2C895567" w:rsidR="003060E8" w:rsidRDefault="003060E8" w:rsidP="003060E8">
      <w:r>
        <w:t>Chẩn đoán xác định lao phổi khi có tổn thương trên Xquang phổi nghi lao và một trong 2 tiêu chuẩn sau:</w:t>
      </w:r>
    </w:p>
    <w:p w14:paraId="029810AA" w14:textId="2D9992F9" w:rsidR="003060E8" w:rsidRDefault="003060E8" w:rsidP="003060E8">
      <w:r>
        <w:t>- Có bằng chứng về sự có mặt của vi khuẩn lao trong bệnh phẩm lâm sàng như đờm, dịch phế quản, dịch dạ dày và các bệnh phẩm khác.</w:t>
      </w:r>
    </w:p>
    <w:p w14:paraId="6A07B65A" w14:textId="77777777" w:rsidR="007D28D5" w:rsidRDefault="003060E8" w:rsidP="007D28D5">
      <w:r>
        <w:t>- Khi có các triệu chứng lâm sàng, cận lâm sàng nhưng không xác định được vi khuẩn lao, chẩn đoán lao vẫn có thể xác định bằng tổng hợp các dấu hiệu lâm sàng cận lâm sàng của thầy thuốc được đào tạo chuyên khoa lao quyết định.</w:t>
      </w:r>
    </w:p>
    <w:p w14:paraId="42EA8788" w14:textId="3DF1E11F" w:rsidR="007D28D5" w:rsidRDefault="007D28D5" w:rsidP="007D28D5">
      <w:pPr>
        <w:pStyle w:val="Heading4"/>
      </w:pPr>
      <w:bookmarkStart w:id="18" w:name="_Toc124290109"/>
      <w:r>
        <w:t>1.1.2.4. Phân loại chẩn đoán dựa theo xét nghiệm soi đờm trực tiếp tìm AFB</w:t>
      </w:r>
      <w:bookmarkEnd w:id="18"/>
    </w:p>
    <w:p w14:paraId="3A5E37A3" w14:textId="2F2164BE"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 Chương trình chống lao Quốc gia (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77777777" w:rsidR="007D28D5" w:rsidRDefault="007D28D5" w:rsidP="007D28D5">
      <w:r>
        <w:t xml:space="preserve">+ Có bằng chứng vi khuẩn lao trong đờm, dịch phế quản, dịch dạ dày bằng phương pháp nuôi cấy hoặc các kỹ thuật mới như 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4CCA0BF1" w14:textId="01FF41C7" w:rsidR="00122A11" w:rsidRDefault="00F77CB9" w:rsidP="006479D7">
      <w:pPr>
        <w:pStyle w:val="Heading4"/>
      </w:pPr>
      <w:bookmarkStart w:id="19" w:name="_Toc124290110"/>
      <w:r>
        <w:t>1.1.2.5.</w:t>
      </w:r>
      <w:r w:rsidR="00122A11">
        <w:t xml:space="preserve"> </w:t>
      </w:r>
      <w:r w:rsidR="007737E1">
        <w:t>Phân loại lao kháng thuốc [WIP]</w:t>
      </w:r>
      <w:bookmarkEnd w:id="19"/>
    </w:p>
    <w:p w14:paraId="388B156F" w14:textId="7C2C1D6F" w:rsidR="00FE0344" w:rsidRPr="00FE0344" w:rsidRDefault="00FE0344" w:rsidP="00A22E23">
      <w:pPr>
        <w:pStyle w:val="Heading3"/>
      </w:pPr>
      <w:bookmarkStart w:id="20" w:name="_Toc124290111"/>
      <w:r>
        <w:t>1.1.3. Các yếu tố ảnh hưởng đến bệnh lao [WIP]</w:t>
      </w:r>
      <w:bookmarkEnd w:id="20"/>
    </w:p>
    <w:p w14:paraId="62C5D1BD" w14:textId="0DE76B70" w:rsidR="001B303A" w:rsidRDefault="001B303A" w:rsidP="00C23165">
      <w:pPr>
        <w:pStyle w:val="Heading3"/>
      </w:pPr>
      <w:bookmarkStart w:id="21" w:name="_Toc124290112"/>
      <w:r>
        <w:t>1.1.</w:t>
      </w:r>
      <w:r w:rsidR="00C5480E">
        <w:t>4</w:t>
      </w:r>
      <w:r>
        <w:t>. Tình hình mắc lao</w:t>
      </w:r>
      <w:r w:rsidR="00AF09C3">
        <w:t xml:space="preserve"> hiện nay</w:t>
      </w:r>
      <w:bookmarkEnd w:id="21"/>
    </w:p>
    <w:p w14:paraId="5A0C2509" w14:textId="6D1D005C" w:rsidR="001B303A" w:rsidRDefault="001B303A" w:rsidP="00C23165">
      <w:pPr>
        <w:pStyle w:val="Heading4"/>
      </w:pPr>
      <w:bookmarkStart w:id="22" w:name="_Toc124290113"/>
      <w:r>
        <w:t>1.1.</w:t>
      </w:r>
      <w:r w:rsidR="00C5480E">
        <w:t>4</w:t>
      </w:r>
      <w:r>
        <w:t>.1. Tình hình mắc lao trên thế giới</w:t>
      </w:r>
      <w:bookmarkEnd w:id="22"/>
    </w:p>
    <w:p w14:paraId="1EF5C142" w14:textId="690B902A" w:rsidR="001B303A" w:rsidRDefault="001B303A" w:rsidP="00B956E5">
      <w:r>
        <w:t xml:space="preserve">Theo </w:t>
      </w:r>
      <w:r w:rsidR="00CD7BA5">
        <w:t>B</w:t>
      </w:r>
      <w:r>
        <w:t>áo cáo</w:t>
      </w:r>
      <w:r w:rsidR="00CD7BA5">
        <w:t xml:space="preserve"> Lao toàn cầu</w:t>
      </w:r>
      <w:r w:rsidR="007F56D4">
        <w:t xml:space="preserve"> năm</w:t>
      </w:r>
      <w:r w:rsidR="00CD7BA5">
        <w:t xml:space="preserve"> 2022</w:t>
      </w:r>
      <w:r>
        <w:t xml:space="preserve"> của </w:t>
      </w:r>
      <w:r w:rsidR="004313E0">
        <w:t>TCYTTG</w:t>
      </w:r>
      <w:r>
        <w:t>,</w:t>
      </w:r>
      <w:r w:rsidR="00F57206">
        <w:t xml:space="preserve"> </w:t>
      </w:r>
      <w:r w:rsidR="00E23B60">
        <w:t>trước</w:t>
      </w:r>
      <w:r w:rsidR="00F57206">
        <w:t xml:space="preserve"> khi đại dịch coronavirus (COVID-19) bùng phát, bệnh lao là nguyên nhân hàng đầu gây tử vong do một</w:t>
      </w:r>
      <w:r w:rsidR="004C7C9C">
        <w:t xml:space="preserve"> </w:t>
      </w:r>
      <w:r w:rsidR="00F57206">
        <w:t>tác nhân truyền nhiễm, xếp trên HIV/AIDS</w:t>
      </w:r>
      <w:r>
        <w:t xml:space="preserve">. </w:t>
      </w:r>
      <w:r w:rsidR="006669F7">
        <w:t xml:space="preserve">Ước tính khoảng 10,6 triệu </w:t>
      </w:r>
      <w:r w:rsidR="001B590F">
        <w:t xml:space="preserve">người </w:t>
      </w:r>
      <w:r w:rsidR="006669F7">
        <w:t>mắc bệnh lao vào năm 2021, tăng 4,5% so với 10,1 triệu vào năm 2020</w:t>
      </w:r>
      <w:r w:rsidR="002703B9">
        <w:t xml:space="preserve"> </w:t>
      </w:r>
      <w:r w:rsidR="002703B9" w:rsidRPr="002703B9">
        <w:t>và 1,6 triệu người chết vì lao (trong đó có 187 000 người nhiễm HIV</w:t>
      </w:r>
      <w:r w:rsidR="002703B9">
        <w:t>)</w:t>
      </w:r>
      <w:r w:rsidR="006669F7">
        <w:t>.</w:t>
      </w:r>
      <w:r w:rsidR="00D75694">
        <w:t xml:space="preserve"> Từ năm 2020 đến năm 2021,</w:t>
      </w:r>
      <w:r w:rsidR="006669F7">
        <w:t xml:space="preserve"> tỷ lệ mắc</w:t>
      </w:r>
      <w:r w:rsidR="00D75694">
        <w:t xml:space="preserve"> mới</w:t>
      </w:r>
      <w:r w:rsidR="006669F7">
        <w:t xml:space="preserve"> tăng 3,6%</w:t>
      </w:r>
      <w:r w:rsidR="002D6562">
        <w:t>,</w:t>
      </w:r>
      <w:r w:rsidR="00D53FC8">
        <w:t xml:space="preserve"> </w:t>
      </w:r>
      <w:r w:rsidR="002D6562">
        <w:t>s</w:t>
      </w:r>
      <w:r w:rsidR="00D53FC8">
        <w:t xml:space="preserve">ố </w:t>
      </w:r>
      <w:r w:rsidR="008D4B61">
        <w:t>ca</w:t>
      </w:r>
      <w:r w:rsidR="00D53FC8">
        <w:t xml:space="preserve"> mắc lao có </w:t>
      </w:r>
      <w:r w:rsidR="00121F5D">
        <w:t>HIV DƯƠNG TÍNH</w:t>
      </w:r>
      <w:r w:rsidR="00D53FC8">
        <w:t xml:space="preserve"> là 703 000 người</w:t>
      </w:r>
      <w:r w:rsidR="002D6562">
        <w:t>, g</w:t>
      </w:r>
      <w:r w:rsidR="00B956E5">
        <w:t>ánh nặng lao kháng thuốc được ước tính đã tăng lên với 450 000 ca kháng rifampicin mới năm 2021.</w:t>
      </w:r>
    </w:p>
    <w:p w14:paraId="2ACCBB87" w14:textId="7A617FC0" w:rsidR="00AB7E1B" w:rsidRDefault="00AB7E1B" w:rsidP="00892389">
      <w:r>
        <w:t xml:space="preserve">Trong năm 2014 và 2015, tất cả các quốc gia thành viên của TCYTTG và Liên hợp quốc (LHQ) đã cam kết chấm dứt </w:t>
      </w:r>
      <w:r w:rsidR="00E43CB0">
        <w:t>bệnh</w:t>
      </w:r>
      <w:r>
        <w:t xml:space="preserve"> lao</w:t>
      </w:r>
      <w:r w:rsidR="00E43CB0">
        <w:t xml:space="preserve"> </w:t>
      </w:r>
      <w:r>
        <w:t xml:space="preserve">thông qua việc áp dụng Chiến lược chấm dứt bệnh lao của </w:t>
      </w:r>
      <w:r w:rsidR="002A5AFF">
        <w:t>TCYTTG</w:t>
      </w:r>
      <w:r w:rsidR="00E43CB0">
        <w:t xml:space="preserve"> </w:t>
      </w:r>
      <w:r>
        <w:t>và các Mục tiêu Phát triển Bền vững của L</w:t>
      </w:r>
      <w:r w:rsidR="002A5AFF">
        <w:t>HQ</w:t>
      </w:r>
      <w:r w:rsidR="00E43CB0">
        <w:t xml:space="preserve">. </w:t>
      </w:r>
      <w:r>
        <w:t>Chiến lược bao gồm các mốc quan trọng (cho năm 2020 và 2025)</w:t>
      </w:r>
      <w:r w:rsidR="002F663E">
        <w:t xml:space="preserve"> </w:t>
      </w:r>
      <w:r>
        <w:t>và các mục tiêu (cho năm 2030 và 2035) để giảm đáng kể</w:t>
      </w:r>
      <w:r w:rsidR="002F663E">
        <w:t xml:space="preserve"> </w:t>
      </w:r>
      <w:r>
        <w:t>tỷ lệ mắc lao</w:t>
      </w:r>
      <w:r w:rsidR="002F663E">
        <w:t xml:space="preserve"> mới</w:t>
      </w:r>
      <w:r>
        <w:t>, số ca tử vong do lao và chi phí</w:t>
      </w:r>
      <w:r w:rsidR="002F663E">
        <w:t xml:space="preserve"> </w:t>
      </w:r>
      <w:r>
        <w:t xml:space="preserve">mà </w:t>
      </w:r>
      <w:r w:rsidR="002F663E">
        <w:t>BN</w:t>
      </w:r>
      <w:r>
        <w:t xml:space="preserve"> lao và gia đình của họ phải đối mặt.</w:t>
      </w:r>
      <w:r w:rsidR="002F663E">
        <w:t xml:space="preserve"> Để đ</w:t>
      </w:r>
      <w:r>
        <w:t>ạt mục tiêu giảm</w:t>
      </w:r>
      <w:r w:rsidR="002F663E">
        <w:t xml:space="preserve"> </w:t>
      </w:r>
      <w:r>
        <w:t>tỷ lệ mắc bệnh lao đòi hỏi phải giảm tỷ lệ mắc bệnh lao hàng năm là 4–5% mỗi năm vào năm 2020, tăng tốc</w:t>
      </w:r>
      <w:r w:rsidR="00700C4E">
        <w:t xml:space="preserve"> </w:t>
      </w:r>
      <w:r>
        <w:t>lên 10% mỗi năm vào năm 2025 và sau đó lên trung bình 17%</w:t>
      </w:r>
      <w:r w:rsidR="00700C4E">
        <w:t xml:space="preserve"> </w:t>
      </w:r>
      <w:r>
        <w:t xml:space="preserve">mỗi năm từ 2025 đến 2035. </w:t>
      </w:r>
      <w:r w:rsidR="00EE6070">
        <w:t>M</w:t>
      </w:r>
      <w:r>
        <w:t xml:space="preserve">ục tiêu giảm tử vong do lao không </w:t>
      </w:r>
      <w:r w:rsidR="003F38FE">
        <w:t xml:space="preserve">chỉ </w:t>
      </w:r>
      <w:r>
        <w:t>bắt buộc</w:t>
      </w:r>
      <w:r w:rsidR="00EE6070">
        <w:t xml:space="preserve"> </w:t>
      </w:r>
      <w:r>
        <w:t>giảm tỷ lệ mắc bệnh lao, mà còn giảm</w:t>
      </w:r>
      <w:r w:rsidR="003F38FE">
        <w:t xml:space="preserve"> </w:t>
      </w:r>
      <w:r>
        <w:t>trong tỷ lệ người mắc bệnh lao chết vì bện</w:t>
      </w:r>
      <w:r w:rsidR="003F38FE">
        <w:t>h</w:t>
      </w:r>
      <w:r>
        <w:t xml:space="preserve">. </w:t>
      </w:r>
      <w:r w:rsidR="009F64C3">
        <w:t>Tỷ lệ này trên</w:t>
      </w:r>
      <w:r>
        <w:t xml:space="preserve"> toàn cầu</w:t>
      </w:r>
      <w:r w:rsidR="009F64C3">
        <w:t xml:space="preserve"> </w:t>
      </w:r>
      <w:r>
        <w:t>cần giảm xuống 10% vào năm 2020 và sau đó là 6,5% (đã đạt được ở các nước có thu nhập cao) vào năm 2025.</w:t>
      </w:r>
      <w:r w:rsidR="00892389">
        <w:t xml:space="preserve"> Chìa khóa để đạt được các cột mốc và mục tiêu là cung cấp các dịch vụ phòng chống bệnh lao, chẩn đoán và điều trị trong bối cảnh tiến tới bảo hiểm y tế toàn dân và bảo trợ xã hội; </w:t>
      </w:r>
      <w:r w:rsidR="003550A0">
        <w:t>phối hợp</w:t>
      </w:r>
      <w:r w:rsidR="00892389">
        <w:t xml:space="preserve"> liên ngành để giải quyết các yếu tố kinh tế và xã hội rộng lớn hơn của bệnh lao; và những đột phá về công nghệ, chẳng hạn như vắc-xin lao mới vào năm 2025.</w:t>
      </w:r>
    </w:p>
    <w:p w14:paraId="0CBDFA54" w14:textId="736B9E76" w:rsidR="001B303A" w:rsidRDefault="001B303A" w:rsidP="00C23165">
      <w:pPr>
        <w:pStyle w:val="Heading4"/>
      </w:pPr>
      <w:bookmarkStart w:id="23" w:name="_Toc124290114"/>
      <w:r>
        <w:t>1.1.</w:t>
      </w:r>
      <w:r w:rsidR="000270CE">
        <w:t>4</w:t>
      </w:r>
      <w:r>
        <w:t>.2. Tình hình mắc lao ở Việt Nam</w:t>
      </w:r>
      <w:bookmarkEnd w:id="23"/>
    </w:p>
    <w:p w14:paraId="5A357AF0" w14:textId="233E5263" w:rsidR="00085A04" w:rsidRDefault="00085A04" w:rsidP="00537BB6">
      <w:r w:rsidRPr="00085A04">
        <w:t>Hiện</w:t>
      </w:r>
      <w:r w:rsidR="005A7C79">
        <w:t xml:space="preserve"> nay</w:t>
      </w:r>
      <w:r w:rsidRPr="00085A04">
        <w:t>,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7F56D4">
        <w:t>Báo cáo Lao toàn cầu năm</w:t>
      </w:r>
      <w:r w:rsidRPr="00085A04">
        <w:t xml:space="preserve"> 2022</w:t>
      </w:r>
      <w:r w:rsidR="00362BBC">
        <w:t xml:space="preserve"> của TCYTTG</w:t>
      </w:r>
      <w:r w:rsidRPr="00085A04">
        <w:t>)</w:t>
      </w:r>
      <w:r>
        <w:t>.</w:t>
      </w:r>
      <w:r w:rsidR="00E75884">
        <w:t xml:space="preserve"> </w:t>
      </w:r>
      <w:r w:rsidR="00E75884" w:rsidRPr="00E75884">
        <w:t xml:space="preserve">Dữ liệu do các quốc gia báo cáo cho </w:t>
      </w:r>
      <w:r w:rsidR="00E75884">
        <w:t>TCYTTG</w:t>
      </w:r>
      <w:r w:rsidR="00E75884" w:rsidRPr="00E75884">
        <w:t xml:space="preserve"> và ước tính gánh nặng bệnh lao do </w:t>
      </w:r>
      <w:r w:rsidR="00E75884">
        <w:t>TCYTTG</w:t>
      </w:r>
      <w:r w:rsidR="00E75884" w:rsidRPr="00E75884">
        <w:t xml:space="preserve"> tạo ra cho Báo cáo bệnh lao toàn cầu</w:t>
      </w:r>
      <w:r w:rsidR="00E75884">
        <w:t xml:space="preserve"> 2022</w:t>
      </w:r>
      <w:r w:rsidR="00372374">
        <w:t xml:space="preserve"> </w:t>
      </w:r>
      <w:r w:rsidR="00720C82">
        <w:fldChar w:fldCharType="begin"/>
      </w:r>
      <w:r w:rsidR="004B0C91">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rsidR="00720C82">
        <w:fldChar w:fldCharType="separate"/>
      </w:r>
      <w:r w:rsidR="00290D99">
        <w:rPr>
          <w:noProof/>
        </w:rPr>
        <w:t>[14]</w:t>
      </w:r>
      <w:r w:rsidR="00720C82">
        <w:fldChar w:fldCharType="end"/>
      </w:r>
      <w:r w:rsidR="00E75884">
        <w:t>:</w:t>
      </w:r>
    </w:p>
    <w:p w14:paraId="09DE2B61" w14:textId="6DEA3B1C" w:rsidR="006C1D72" w:rsidRPr="006C1D72" w:rsidRDefault="006C1D72" w:rsidP="006C1D72">
      <w:pPr>
        <w:pStyle w:val="Caption"/>
      </w:pPr>
      <w:bookmarkStart w:id="24" w:name="_Toc123983011"/>
      <w:r w:rsidRPr="006C1D72">
        <w:t xml:space="preserve">Bảng </w:t>
      </w:r>
      <w:r>
        <w:t>1.</w:t>
      </w:r>
      <w:r w:rsidR="00E5088D">
        <w:t>1</w:t>
      </w:r>
      <w:r w:rsidRPr="006C1D72">
        <w:t>. Ước tính gánh nặng bệnh lao tại Việt Nam năm 2021</w:t>
      </w:r>
      <w:bookmarkEnd w:id="24"/>
    </w:p>
    <w:tbl>
      <w:tblPr>
        <w:tblStyle w:val="TableGrid"/>
        <w:tblW w:w="0" w:type="auto"/>
        <w:tblInd w:w="0" w:type="dxa"/>
        <w:tblLook w:val="04A0" w:firstRow="1" w:lastRow="0" w:firstColumn="1" w:lastColumn="0" w:noHBand="0" w:noVBand="1"/>
      </w:tblPr>
      <w:tblGrid>
        <w:gridCol w:w="5215"/>
        <w:gridCol w:w="1948"/>
        <w:gridCol w:w="1948"/>
      </w:tblGrid>
      <w:tr w:rsidR="00267890" w14:paraId="410C3012" w14:textId="77777777" w:rsidTr="0069207B">
        <w:tc>
          <w:tcPr>
            <w:tcW w:w="5215" w:type="dxa"/>
            <w:vAlign w:val="center"/>
          </w:tcPr>
          <w:p w14:paraId="2A5A7670" w14:textId="6CC2662E" w:rsidR="00267890" w:rsidRPr="00765380" w:rsidRDefault="00267890" w:rsidP="00F4251A">
            <w:pPr>
              <w:ind w:firstLine="0"/>
              <w:rPr>
                <w:b/>
                <w:bCs/>
                <w:sz w:val="28"/>
                <w:szCs w:val="28"/>
              </w:rPr>
            </w:pPr>
          </w:p>
        </w:tc>
        <w:tc>
          <w:tcPr>
            <w:tcW w:w="1948" w:type="dxa"/>
            <w:vAlign w:val="center"/>
          </w:tcPr>
          <w:p w14:paraId="6B7E6673" w14:textId="233BD8DC" w:rsidR="00267890" w:rsidRPr="00765380" w:rsidRDefault="00267890" w:rsidP="00F4251A">
            <w:pPr>
              <w:ind w:firstLine="0"/>
              <w:jc w:val="center"/>
              <w:rPr>
                <w:b/>
                <w:bCs/>
                <w:sz w:val="28"/>
                <w:szCs w:val="28"/>
              </w:rPr>
            </w:pPr>
            <w:r w:rsidRPr="00765380">
              <w:rPr>
                <w:b/>
                <w:bCs/>
                <w:sz w:val="28"/>
                <w:szCs w:val="28"/>
              </w:rPr>
              <w:t>Số lượng</w:t>
            </w:r>
          </w:p>
        </w:tc>
        <w:tc>
          <w:tcPr>
            <w:tcW w:w="1948" w:type="dxa"/>
            <w:vAlign w:val="center"/>
          </w:tcPr>
          <w:p w14:paraId="6B2D39B8" w14:textId="4375871F" w:rsidR="00267890" w:rsidRPr="00765380" w:rsidRDefault="00267890" w:rsidP="00F4251A">
            <w:pPr>
              <w:ind w:firstLine="0"/>
              <w:jc w:val="center"/>
              <w:rPr>
                <w:b/>
                <w:bCs/>
                <w:sz w:val="28"/>
                <w:szCs w:val="28"/>
              </w:rPr>
            </w:pPr>
            <w:r w:rsidRPr="00765380">
              <w:rPr>
                <w:b/>
                <w:bCs/>
                <w:sz w:val="28"/>
                <w:szCs w:val="28"/>
              </w:rPr>
              <w:t>Tỷ lệ (trên 100</w:t>
            </w:r>
            <w:r w:rsidR="00C03885" w:rsidRPr="00765380">
              <w:rPr>
                <w:b/>
                <w:bCs/>
                <w:sz w:val="28"/>
                <w:szCs w:val="28"/>
              </w:rPr>
              <w:t xml:space="preserve"> </w:t>
            </w:r>
            <w:r w:rsidRPr="00765380">
              <w:rPr>
                <w:b/>
                <w:bCs/>
                <w:sz w:val="28"/>
                <w:szCs w:val="28"/>
              </w:rPr>
              <w:t>000 dân)</w:t>
            </w:r>
          </w:p>
        </w:tc>
      </w:tr>
      <w:tr w:rsidR="00267890" w14:paraId="0E170E9F" w14:textId="77777777" w:rsidTr="0069207B">
        <w:tc>
          <w:tcPr>
            <w:tcW w:w="5215" w:type="dxa"/>
            <w:vAlign w:val="center"/>
          </w:tcPr>
          <w:p w14:paraId="0B9CEF7E" w14:textId="25F50348" w:rsidR="00267890" w:rsidRPr="00121F5D" w:rsidRDefault="00296E83" w:rsidP="00F4251A">
            <w:pPr>
              <w:ind w:firstLine="0"/>
              <w:rPr>
                <w:sz w:val="28"/>
                <w:szCs w:val="28"/>
              </w:rPr>
            </w:pPr>
            <w:r w:rsidRPr="00121F5D">
              <w:rPr>
                <w:sz w:val="28"/>
                <w:szCs w:val="28"/>
              </w:rPr>
              <w:t>Tổng số mắc lao</w:t>
            </w:r>
          </w:p>
        </w:tc>
        <w:tc>
          <w:tcPr>
            <w:tcW w:w="1948" w:type="dxa"/>
            <w:vAlign w:val="center"/>
          </w:tcPr>
          <w:p w14:paraId="1E9C7D28" w14:textId="4F17D440" w:rsidR="00267890" w:rsidRPr="00121F5D" w:rsidRDefault="00121F5D" w:rsidP="00F4251A">
            <w:pPr>
              <w:ind w:firstLine="0"/>
              <w:jc w:val="center"/>
              <w:rPr>
                <w:sz w:val="28"/>
                <w:szCs w:val="28"/>
              </w:rPr>
            </w:pPr>
            <w:r w:rsidRPr="00121F5D">
              <w:rPr>
                <w:sz w:val="28"/>
                <w:szCs w:val="28"/>
              </w:rPr>
              <w:t>169 000 (109 000-241 000)</w:t>
            </w:r>
          </w:p>
        </w:tc>
        <w:tc>
          <w:tcPr>
            <w:tcW w:w="1948" w:type="dxa"/>
            <w:vAlign w:val="center"/>
          </w:tcPr>
          <w:p w14:paraId="747A2CD6" w14:textId="20D280EB" w:rsidR="00267890" w:rsidRPr="00121F5D" w:rsidRDefault="0069207B" w:rsidP="00F4251A">
            <w:pPr>
              <w:ind w:firstLine="0"/>
              <w:jc w:val="center"/>
              <w:rPr>
                <w:sz w:val="28"/>
                <w:szCs w:val="28"/>
              </w:rPr>
            </w:pPr>
            <w:r w:rsidRPr="0069207B">
              <w:rPr>
                <w:sz w:val="28"/>
                <w:szCs w:val="28"/>
              </w:rPr>
              <w:t>173 (112-247)</w:t>
            </w:r>
          </w:p>
        </w:tc>
      </w:tr>
      <w:tr w:rsidR="00267890" w14:paraId="0AAAA1AB" w14:textId="77777777" w:rsidTr="0069207B">
        <w:tc>
          <w:tcPr>
            <w:tcW w:w="5215" w:type="dxa"/>
            <w:vAlign w:val="center"/>
          </w:tcPr>
          <w:p w14:paraId="2598AD6D" w14:textId="546241C5" w:rsidR="00267890" w:rsidRPr="00121F5D" w:rsidRDefault="008339E8" w:rsidP="00F4251A">
            <w:pPr>
              <w:ind w:firstLine="0"/>
              <w:rPr>
                <w:sz w:val="28"/>
                <w:szCs w:val="28"/>
              </w:rPr>
            </w:pPr>
            <w:r w:rsidRPr="00121F5D">
              <w:rPr>
                <w:sz w:val="28"/>
                <w:szCs w:val="28"/>
              </w:rPr>
              <w:t>Tỷ lệ nhiễm lao dương tính với HIV</w:t>
            </w:r>
          </w:p>
        </w:tc>
        <w:tc>
          <w:tcPr>
            <w:tcW w:w="1948" w:type="dxa"/>
            <w:vAlign w:val="center"/>
          </w:tcPr>
          <w:p w14:paraId="6D41E2E5" w14:textId="24E5B404" w:rsidR="00267890" w:rsidRPr="00121F5D" w:rsidRDefault="0069207B" w:rsidP="00F4251A">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13AA6328" w14:textId="748808C3" w:rsidR="00267890" w:rsidRPr="00121F5D" w:rsidRDefault="0069207B" w:rsidP="00F4251A">
            <w:pPr>
              <w:ind w:firstLine="0"/>
              <w:jc w:val="center"/>
              <w:rPr>
                <w:sz w:val="28"/>
                <w:szCs w:val="28"/>
              </w:rPr>
            </w:pPr>
            <w:r w:rsidRPr="0069207B">
              <w:rPr>
                <w:sz w:val="28"/>
                <w:szCs w:val="28"/>
              </w:rPr>
              <w:t>5.3 (3.4-7.5)</w:t>
            </w:r>
          </w:p>
        </w:tc>
      </w:tr>
      <w:tr w:rsidR="00267890" w14:paraId="4755A52B" w14:textId="77777777" w:rsidTr="0069207B">
        <w:tc>
          <w:tcPr>
            <w:tcW w:w="5215" w:type="dxa"/>
            <w:vAlign w:val="center"/>
          </w:tcPr>
          <w:p w14:paraId="4F08D012" w14:textId="6811FF54" w:rsidR="00267890" w:rsidRPr="00121F5D" w:rsidRDefault="00566650" w:rsidP="00F4251A">
            <w:pPr>
              <w:ind w:firstLine="0"/>
              <w:rPr>
                <w:sz w:val="28"/>
                <w:szCs w:val="28"/>
              </w:rPr>
            </w:pPr>
            <w:r w:rsidRPr="00121F5D">
              <w:rPr>
                <w:sz w:val="28"/>
                <w:szCs w:val="28"/>
              </w:rPr>
              <w:t xml:space="preserve">Tỷ lệ </w:t>
            </w:r>
            <w:r w:rsidR="00BE74D1" w:rsidRPr="00121F5D">
              <w:rPr>
                <w:sz w:val="28"/>
                <w:szCs w:val="28"/>
              </w:rPr>
              <w:t xml:space="preserve">lao kháng </w:t>
            </w:r>
            <w:r w:rsidR="00EE14CC" w:rsidRPr="00EE14CC">
              <w:rPr>
                <w:sz w:val="28"/>
                <w:szCs w:val="28"/>
              </w:rPr>
              <w:t>MDR/RR</w:t>
            </w:r>
          </w:p>
        </w:tc>
        <w:tc>
          <w:tcPr>
            <w:tcW w:w="1948" w:type="dxa"/>
            <w:vAlign w:val="center"/>
          </w:tcPr>
          <w:p w14:paraId="20233029" w14:textId="7CA442E9" w:rsidR="00267890" w:rsidRPr="00121F5D" w:rsidRDefault="0069207B" w:rsidP="00F4251A">
            <w:pPr>
              <w:ind w:firstLine="0"/>
              <w:jc w:val="center"/>
              <w:rPr>
                <w:sz w:val="28"/>
                <w:szCs w:val="28"/>
              </w:rPr>
            </w:pPr>
            <w:r w:rsidRPr="0069207B">
              <w:rPr>
                <w:sz w:val="28"/>
                <w:szCs w:val="28"/>
              </w:rPr>
              <w:t>8 900 (5 400-12 000)</w:t>
            </w:r>
          </w:p>
        </w:tc>
        <w:tc>
          <w:tcPr>
            <w:tcW w:w="1948" w:type="dxa"/>
            <w:vAlign w:val="center"/>
          </w:tcPr>
          <w:p w14:paraId="00FB64C6" w14:textId="0AC01AE0" w:rsidR="00267890" w:rsidRPr="00121F5D" w:rsidRDefault="0069207B" w:rsidP="00F4251A">
            <w:pPr>
              <w:ind w:firstLine="0"/>
              <w:jc w:val="center"/>
              <w:rPr>
                <w:sz w:val="28"/>
                <w:szCs w:val="28"/>
              </w:rPr>
            </w:pPr>
            <w:r w:rsidRPr="0069207B">
              <w:rPr>
                <w:sz w:val="28"/>
                <w:szCs w:val="28"/>
              </w:rPr>
              <w:t>9.1 (5.5-13)</w:t>
            </w:r>
          </w:p>
        </w:tc>
      </w:tr>
      <w:tr w:rsidR="0069207B" w14:paraId="36300FC4" w14:textId="77777777" w:rsidTr="0069207B">
        <w:tc>
          <w:tcPr>
            <w:tcW w:w="5215" w:type="dxa"/>
            <w:vAlign w:val="center"/>
          </w:tcPr>
          <w:p w14:paraId="3BAE4707" w14:textId="1343C8BD" w:rsidR="0069207B" w:rsidRPr="00121F5D" w:rsidRDefault="0069207B" w:rsidP="00F4251A">
            <w:pPr>
              <w:ind w:firstLine="0"/>
              <w:rPr>
                <w:sz w:val="28"/>
                <w:szCs w:val="28"/>
              </w:rPr>
            </w:pPr>
            <w:r w:rsidRPr="00121F5D">
              <w:rPr>
                <w:sz w:val="28"/>
                <w:szCs w:val="28"/>
              </w:rPr>
              <w:t>Tỷ lệ tử vong do lao âm tính với HIV</w:t>
            </w:r>
          </w:p>
        </w:tc>
        <w:tc>
          <w:tcPr>
            <w:tcW w:w="1948" w:type="dxa"/>
            <w:vAlign w:val="center"/>
          </w:tcPr>
          <w:p w14:paraId="3C7E5516" w14:textId="77777777" w:rsidR="0069207B" w:rsidRPr="00121F5D" w:rsidRDefault="0069207B" w:rsidP="00F4251A">
            <w:pPr>
              <w:ind w:firstLine="0"/>
              <w:jc w:val="center"/>
            </w:pPr>
            <w:r w:rsidRPr="0069207B">
              <w:rPr>
                <w:sz w:val="28"/>
                <w:szCs w:val="28"/>
              </w:rPr>
              <w:t>12 000 (8 700-16 000)</w:t>
            </w:r>
            <w:r w:rsidRPr="0069207B">
              <w:rPr>
                <w:sz w:val="28"/>
                <w:szCs w:val="28"/>
              </w:rPr>
              <w:tab/>
            </w:r>
          </w:p>
        </w:tc>
        <w:tc>
          <w:tcPr>
            <w:tcW w:w="1948" w:type="dxa"/>
            <w:vAlign w:val="center"/>
          </w:tcPr>
          <w:p w14:paraId="7CCF4251" w14:textId="3676C5D8" w:rsidR="0069207B" w:rsidRPr="00121F5D" w:rsidRDefault="0069207B" w:rsidP="00F4251A">
            <w:pPr>
              <w:ind w:firstLine="0"/>
              <w:jc w:val="center"/>
              <w:rPr>
                <w:sz w:val="28"/>
                <w:szCs w:val="28"/>
              </w:rPr>
            </w:pPr>
            <w:r w:rsidRPr="0069207B">
              <w:rPr>
                <w:sz w:val="28"/>
                <w:szCs w:val="28"/>
              </w:rPr>
              <w:t>12 (8.9-17)</w:t>
            </w:r>
          </w:p>
        </w:tc>
      </w:tr>
      <w:tr w:rsidR="0069207B" w14:paraId="128B031A" w14:textId="77777777" w:rsidTr="0069207B">
        <w:tc>
          <w:tcPr>
            <w:tcW w:w="5215" w:type="dxa"/>
            <w:vAlign w:val="center"/>
          </w:tcPr>
          <w:p w14:paraId="6CD9B33C" w14:textId="14F3B24F" w:rsidR="0069207B" w:rsidRPr="00121F5D" w:rsidRDefault="0069207B" w:rsidP="00F4251A">
            <w:pPr>
              <w:ind w:firstLine="0"/>
              <w:rPr>
                <w:sz w:val="28"/>
                <w:szCs w:val="28"/>
              </w:rPr>
            </w:pPr>
            <w:r w:rsidRPr="00121F5D">
              <w:rPr>
                <w:sz w:val="28"/>
                <w:szCs w:val="28"/>
              </w:rPr>
              <w:t>Tỷ lệ tử vong do lao dương tính với HIV</w:t>
            </w:r>
          </w:p>
        </w:tc>
        <w:tc>
          <w:tcPr>
            <w:tcW w:w="1948" w:type="dxa"/>
            <w:vAlign w:val="center"/>
          </w:tcPr>
          <w:p w14:paraId="76064D48" w14:textId="421F4F18" w:rsidR="0069207B" w:rsidRPr="00121F5D" w:rsidRDefault="0069207B" w:rsidP="00F4251A">
            <w:pPr>
              <w:ind w:firstLine="0"/>
              <w:jc w:val="center"/>
            </w:pPr>
            <w:r w:rsidRPr="0069207B">
              <w:t>2 200 (1 600-2 900)</w:t>
            </w:r>
            <w:r w:rsidRPr="0069207B">
              <w:tab/>
            </w:r>
          </w:p>
        </w:tc>
        <w:tc>
          <w:tcPr>
            <w:tcW w:w="1948" w:type="dxa"/>
            <w:vAlign w:val="center"/>
          </w:tcPr>
          <w:p w14:paraId="6E5D7629" w14:textId="428A2FF2" w:rsidR="0069207B" w:rsidRPr="00121F5D" w:rsidRDefault="0069207B" w:rsidP="00F4251A">
            <w:pPr>
              <w:ind w:firstLine="0"/>
              <w:jc w:val="center"/>
              <w:rPr>
                <w:sz w:val="28"/>
                <w:szCs w:val="28"/>
              </w:rPr>
            </w:pPr>
            <w:r w:rsidRPr="0069207B">
              <w:rPr>
                <w:sz w:val="28"/>
                <w:szCs w:val="28"/>
              </w:rPr>
              <w:t>2.2 (1.6-3)</w:t>
            </w:r>
          </w:p>
        </w:tc>
      </w:tr>
    </w:tbl>
    <w:p w14:paraId="03C8EDF7" w14:textId="3D043435" w:rsidR="00E10D12" w:rsidRDefault="00E10D12" w:rsidP="00E10D12">
      <w:pPr>
        <w:pStyle w:val="Caption"/>
      </w:pPr>
      <w:r>
        <w:t xml:space="preserve">Bảng 1.2. </w:t>
      </w:r>
      <w:r w:rsidRPr="00E10D12">
        <w:t xml:space="preserve">Ước tính tỷ lệ mắc lao </w:t>
      </w:r>
      <w:r w:rsidR="00283856">
        <w:t xml:space="preserve">với </w:t>
      </w:r>
      <w:r w:rsidRPr="00E10D12">
        <w:t>MDR/RR-TB</w:t>
      </w:r>
      <w:r>
        <w:t xml:space="preserve"> năm</w:t>
      </w:r>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4251A" w14:paraId="27C0E636" w14:textId="77777777" w:rsidTr="00F4251A">
        <w:tc>
          <w:tcPr>
            <w:tcW w:w="4555" w:type="dxa"/>
          </w:tcPr>
          <w:p w14:paraId="1314F589" w14:textId="4F20C7D8" w:rsidR="00F4251A" w:rsidRPr="00B550D7" w:rsidRDefault="00F4251A" w:rsidP="00F4251A">
            <w:pPr>
              <w:ind w:firstLine="0"/>
              <w:rPr>
                <w:sz w:val="28"/>
                <w:szCs w:val="28"/>
              </w:rPr>
            </w:pPr>
            <w:r w:rsidRPr="00B550D7">
              <w:rPr>
                <w:sz w:val="28"/>
                <w:szCs w:val="28"/>
              </w:rPr>
              <w:t>Các trường hợp mới</w:t>
            </w:r>
          </w:p>
        </w:tc>
        <w:tc>
          <w:tcPr>
            <w:tcW w:w="4556" w:type="dxa"/>
          </w:tcPr>
          <w:p w14:paraId="261C53A0" w14:textId="76959C00" w:rsidR="00F4251A" w:rsidRPr="00B550D7" w:rsidRDefault="00F4251A" w:rsidP="00B550D7">
            <w:pPr>
              <w:ind w:firstLine="0"/>
              <w:jc w:val="center"/>
              <w:rPr>
                <w:sz w:val="28"/>
                <w:szCs w:val="28"/>
              </w:rPr>
            </w:pPr>
            <w:r w:rsidRPr="00B550D7">
              <w:rPr>
                <w:sz w:val="28"/>
                <w:szCs w:val="28"/>
              </w:rPr>
              <w:t>4,3% (4,1-4,5)</w:t>
            </w:r>
          </w:p>
        </w:tc>
      </w:tr>
      <w:tr w:rsidR="00F4251A" w14:paraId="3D055242" w14:textId="77777777" w:rsidTr="00F4251A">
        <w:tc>
          <w:tcPr>
            <w:tcW w:w="4555" w:type="dxa"/>
          </w:tcPr>
          <w:p w14:paraId="2E4C6B3A" w14:textId="1D88F429" w:rsidR="00F4251A" w:rsidRPr="00B550D7" w:rsidRDefault="00B550D7" w:rsidP="00283856">
            <w:pPr>
              <w:ind w:firstLine="0"/>
              <w:rPr>
                <w:sz w:val="28"/>
                <w:szCs w:val="28"/>
              </w:rPr>
            </w:pPr>
            <w:r w:rsidRPr="00B550D7">
              <w:rPr>
                <w:sz w:val="28"/>
                <w:szCs w:val="28"/>
              </w:rPr>
              <w:t>Các trường hợp đã điều trị trước đây</w:t>
            </w:r>
          </w:p>
        </w:tc>
        <w:tc>
          <w:tcPr>
            <w:tcW w:w="4556" w:type="dxa"/>
          </w:tcPr>
          <w:p w14:paraId="44BA6018" w14:textId="2A0B85F6" w:rsidR="00F4251A" w:rsidRPr="00B550D7" w:rsidRDefault="00B550D7" w:rsidP="00B550D7">
            <w:pPr>
              <w:ind w:firstLine="0"/>
              <w:jc w:val="center"/>
              <w:rPr>
                <w:sz w:val="28"/>
                <w:szCs w:val="28"/>
              </w:rPr>
            </w:pPr>
            <w:r w:rsidRPr="00B550D7">
              <w:rPr>
                <w:sz w:val="28"/>
                <w:szCs w:val="28"/>
              </w:rPr>
              <w:t>15% (14-16)</w:t>
            </w:r>
          </w:p>
        </w:tc>
      </w:tr>
    </w:tbl>
    <w:p w14:paraId="11FBF049" w14:textId="5845884F" w:rsidR="00283856" w:rsidRDefault="000858C5" w:rsidP="00D03D39">
      <w:pPr>
        <w:pStyle w:val="Caption"/>
      </w:pPr>
      <w:r>
        <w:t xml:space="preserve">Bảng 1.3. </w:t>
      </w:r>
      <w:r w:rsidR="00D03D39">
        <w:t>Thông báo ca bệnh năm 2021</w:t>
      </w:r>
    </w:p>
    <w:tbl>
      <w:tblPr>
        <w:tblStyle w:val="TableGrid"/>
        <w:tblW w:w="0" w:type="auto"/>
        <w:tblInd w:w="0" w:type="dxa"/>
        <w:tblLook w:val="04A0" w:firstRow="1" w:lastRow="0" w:firstColumn="1" w:lastColumn="0" w:noHBand="0" w:noVBand="1"/>
      </w:tblPr>
      <w:tblGrid>
        <w:gridCol w:w="4555"/>
        <w:gridCol w:w="4556"/>
      </w:tblGrid>
      <w:tr w:rsidR="00A75668" w14:paraId="0C92938B" w14:textId="77777777" w:rsidTr="00420D10">
        <w:tc>
          <w:tcPr>
            <w:tcW w:w="4555" w:type="dxa"/>
          </w:tcPr>
          <w:p w14:paraId="2E0DD21E" w14:textId="63DBA773" w:rsidR="00A75668" w:rsidRPr="00A75668" w:rsidRDefault="00A75668" w:rsidP="00A75668">
            <w:pPr>
              <w:ind w:firstLine="0"/>
              <w:rPr>
                <w:sz w:val="28"/>
                <w:szCs w:val="28"/>
              </w:rPr>
            </w:pPr>
            <w:r w:rsidRPr="00A75668">
              <w:rPr>
                <w:sz w:val="28"/>
                <w:szCs w:val="28"/>
              </w:rPr>
              <w:t>Tổng số mới và tái phát</w:t>
            </w:r>
          </w:p>
        </w:tc>
        <w:tc>
          <w:tcPr>
            <w:tcW w:w="4556" w:type="dxa"/>
          </w:tcPr>
          <w:p w14:paraId="63429673" w14:textId="5F5C8AD4" w:rsidR="00A75668" w:rsidRPr="00A75668" w:rsidRDefault="00A75668" w:rsidP="00A75668">
            <w:pPr>
              <w:ind w:firstLine="0"/>
              <w:jc w:val="center"/>
              <w:rPr>
                <w:sz w:val="28"/>
                <w:szCs w:val="28"/>
              </w:rPr>
            </w:pPr>
            <w:r w:rsidRPr="00A75668">
              <w:rPr>
                <w:sz w:val="28"/>
                <w:szCs w:val="28"/>
              </w:rPr>
              <w:t>77 657</w:t>
            </w:r>
          </w:p>
        </w:tc>
      </w:tr>
      <w:tr w:rsidR="00A75668" w14:paraId="284B3D7C" w14:textId="77777777" w:rsidTr="00420D10">
        <w:tc>
          <w:tcPr>
            <w:tcW w:w="4555" w:type="dxa"/>
          </w:tcPr>
          <w:p w14:paraId="6E330632" w14:textId="177E18BC" w:rsidR="00A75668" w:rsidRPr="00A75668" w:rsidRDefault="00A75668" w:rsidP="00A75668">
            <w:pPr>
              <w:ind w:firstLine="0"/>
              <w:rPr>
                <w:sz w:val="28"/>
                <w:szCs w:val="28"/>
              </w:rPr>
            </w:pPr>
            <w:r w:rsidRPr="00A75668">
              <w:rPr>
                <w:sz w:val="28"/>
                <w:szCs w:val="28"/>
              </w:rPr>
              <w:t>- % xét nghiệm với chẩn đoán nhanh tại thời điểm chẩn đoán</w:t>
            </w:r>
          </w:p>
        </w:tc>
        <w:tc>
          <w:tcPr>
            <w:tcW w:w="4556" w:type="dxa"/>
          </w:tcPr>
          <w:p w14:paraId="3681B00A" w14:textId="429D9501" w:rsidR="00A75668" w:rsidRPr="00A75668" w:rsidRDefault="00A75668" w:rsidP="00A75668">
            <w:pPr>
              <w:ind w:firstLine="0"/>
              <w:jc w:val="center"/>
              <w:rPr>
                <w:sz w:val="28"/>
                <w:szCs w:val="28"/>
              </w:rPr>
            </w:pPr>
            <w:r w:rsidRPr="00A75668">
              <w:rPr>
                <w:sz w:val="28"/>
                <w:szCs w:val="28"/>
              </w:rPr>
              <w:t>96%</w:t>
            </w:r>
          </w:p>
        </w:tc>
      </w:tr>
      <w:tr w:rsidR="00A75668" w14:paraId="1C151286" w14:textId="77777777" w:rsidTr="00420D10">
        <w:tc>
          <w:tcPr>
            <w:tcW w:w="4555" w:type="dxa"/>
          </w:tcPr>
          <w:p w14:paraId="69828D52" w14:textId="0003A87F" w:rsidR="00A75668" w:rsidRPr="00A75668" w:rsidRDefault="00A75668" w:rsidP="00A75668">
            <w:pPr>
              <w:ind w:firstLine="0"/>
              <w:rPr>
                <w:sz w:val="28"/>
                <w:szCs w:val="28"/>
              </w:rPr>
            </w:pPr>
            <w:r w:rsidRPr="00A75668">
              <w:rPr>
                <w:sz w:val="28"/>
                <w:szCs w:val="28"/>
              </w:rPr>
              <w:t>- % đã biết tình trạng nhiễm HIV</w:t>
            </w:r>
          </w:p>
        </w:tc>
        <w:tc>
          <w:tcPr>
            <w:tcW w:w="4556" w:type="dxa"/>
          </w:tcPr>
          <w:p w14:paraId="5074635F" w14:textId="2D858E2F" w:rsidR="00A75668" w:rsidRPr="00A75668" w:rsidRDefault="00A75668" w:rsidP="00A75668">
            <w:pPr>
              <w:ind w:firstLine="0"/>
              <w:jc w:val="center"/>
              <w:rPr>
                <w:sz w:val="28"/>
                <w:szCs w:val="28"/>
              </w:rPr>
            </w:pPr>
            <w:r w:rsidRPr="00A75668">
              <w:rPr>
                <w:sz w:val="28"/>
                <w:szCs w:val="28"/>
              </w:rPr>
              <w:t>82%</w:t>
            </w:r>
          </w:p>
        </w:tc>
      </w:tr>
      <w:tr w:rsidR="00A75668" w14:paraId="71C46C7F" w14:textId="77777777" w:rsidTr="00420D10">
        <w:tc>
          <w:tcPr>
            <w:tcW w:w="4555" w:type="dxa"/>
          </w:tcPr>
          <w:p w14:paraId="6F745E71" w14:textId="397C6DE6" w:rsidR="00A75668" w:rsidRPr="00A75668" w:rsidRDefault="00A75668" w:rsidP="00A75668">
            <w:pPr>
              <w:ind w:firstLine="0"/>
              <w:rPr>
                <w:sz w:val="28"/>
                <w:szCs w:val="28"/>
              </w:rPr>
            </w:pPr>
            <w:r w:rsidRPr="00A75668">
              <w:rPr>
                <w:sz w:val="28"/>
                <w:szCs w:val="28"/>
              </w:rPr>
              <w:t>- % phổi</w:t>
            </w:r>
          </w:p>
        </w:tc>
        <w:tc>
          <w:tcPr>
            <w:tcW w:w="4556" w:type="dxa"/>
          </w:tcPr>
          <w:p w14:paraId="5E5804FE" w14:textId="2C481376" w:rsidR="00A75668" w:rsidRPr="00A75668" w:rsidRDefault="00A75668" w:rsidP="00A75668">
            <w:pPr>
              <w:ind w:firstLine="0"/>
              <w:jc w:val="center"/>
              <w:rPr>
                <w:sz w:val="28"/>
                <w:szCs w:val="28"/>
              </w:rPr>
            </w:pPr>
            <w:r w:rsidRPr="00A75668">
              <w:rPr>
                <w:sz w:val="28"/>
                <w:szCs w:val="28"/>
              </w:rPr>
              <w:t>79%</w:t>
            </w:r>
          </w:p>
        </w:tc>
      </w:tr>
      <w:tr w:rsidR="00A75668" w14:paraId="5FB2A0D6" w14:textId="77777777" w:rsidTr="00420D10">
        <w:tc>
          <w:tcPr>
            <w:tcW w:w="4555" w:type="dxa"/>
          </w:tcPr>
          <w:p w14:paraId="17833761" w14:textId="2D03349F" w:rsidR="00A75668" w:rsidRPr="00A75668" w:rsidRDefault="00A75668" w:rsidP="00A75668">
            <w:pPr>
              <w:ind w:firstLine="0"/>
              <w:rPr>
                <w:sz w:val="28"/>
                <w:szCs w:val="28"/>
              </w:rPr>
            </w:pPr>
            <w:r w:rsidRPr="00A75668">
              <w:rPr>
                <w:sz w:val="28"/>
                <w:szCs w:val="28"/>
              </w:rPr>
              <w:t>-% xác nhận vi khuẩn</w:t>
            </w:r>
          </w:p>
        </w:tc>
        <w:tc>
          <w:tcPr>
            <w:tcW w:w="4556" w:type="dxa"/>
          </w:tcPr>
          <w:p w14:paraId="1FF045CE" w14:textId="227DE1EA" w:rsidR="00A75668" w:rsidRPr="00A75668" w:rsidRDefault="00A75668" w:rsidP="00A75668">
            <w:pPr>
              <w:ind w:firstLine="0"/>
              <w:jc w:val="center"/>
              <w:rPr>
                <w:sz w:val="28"/>
                <w:szCs w:val="28"/>
              </w:rPr>
            </w:pPr>
            <w:r w:rsidRPr="00A75668">
              <w:rPr>
                <w:sz w:val="28"/>
                <w:szCs w:val="28"/>
              </w:rPr>
              <w:t>77%</w:t>
            </w:r>
          </w:p>
        </w:tc>
      </w:tr>
      <w:tr w:rsidR="00A75668" w14:paraId="325A9579" w14:textId="77777777" w:rsidTr="00420D10">
        <w:tc>
          <w:tcPr>
            <w:tcW w:w="4555" w:type="dxa"/>
          </w:tcPr>
          <w:p w14:paraId="62D12A00" w14:textId="49099A82" w:rsidR="00A75668" w:rsidRPr="00A75668" w:rsidRDefault="00A75668" w:rsidP="00A75668">
            <w:pPr>
              <w:ind w:firstLine="0"/>
              <w:rPr>
                <w:sz w:val="28"/>
                <w:szCs w:val="28"/>
              </w:rPr>
            </w:pPr>
            <w:r w:rsidRPr="00A75668">
              <w:rPr>
                <w:sz w:val="28"/>
                <w:szCs w:val="28"/>
              </w:rPr>
              <w:t>- % trẻ em từ 0-14 tuổi</w:t>
            </w:r>
          </w:p>
        </w:tc>
        <w:tc>
          <w:tcPr>
            <w:tcW w:w="4556" w:type="dxa"/>
          </w:tcPr>
          <w:p w14:paraId="0D45304C" w14:textId="784763E7" w:rsidR="00A75668" w:rsidRPr="00A75668" w:rsidRDefault="00A75668" w:rsidP="00A75668">
            <w:pPr>
              <w:ind w:firstLine="0"/>
              <w:jc w:val="center"/>
              <w:rPr>
                <w:sz w:val="28"/>
                <w:szCs w:val="28"/>
              </w:rPr>
            </w:pPr>
            <w:r w:rsidRPr="00A75668">
              <w:rPr>
                <w:sz w:val="28"/>
                <w:szCs w:val="28"/>
              </w:rPr>
              <w:t>1%</w:t>
            </w:r>
          </w:p>
        </w:tc>
      </w:tr>
      <w:tr w:rsidR="00A75668" w14:paraId="63D935F6" w14:textId="77777777" w:rsidTr="00420D10">
        <w:tc>
          <w:tcPr>
            <w:tcW w:w="4555" w:type="dxa"/>
          </w:tcPr>
          <w:p w14:paraId="58250FD5" w14:textId="173AEDC4" w:rsidR="00A75668" w:rsidRPr="00A75668" w:rsidRDefault="00A75668" w:rsidP="00A75668">
            <w:pPr>
              <w:ind w:firstLine="0"/>
              <w:rPr>
                <w:sz w:val="28"/>
                <w:szCs w:val="28"/>
              </w:rPr>
            </w:pPr>
            <w:r w:rsidRPr="00A75668">
              <w:rPr>
                <w:sz w:val="28"/>
                <w:szCs w:val="28"/>
              </w:rPr>
              <w:t>- % nữ (tuổi ≥15)</w:t>
            </w:r>
          </w:p>
        </w:tc>
        <w:tc>
          <w:tcPr>
            <w:tcW w:w="4556" w:type="dxa"/>
          </w:tcPr>
          <w:p w14:paraId="20DD4628" w14:textId="0B71B4FB" w:rsidR="00A75668" w:rsidRPr="00A75668" w:rsidRDefault="00A75668" w:rsidP="00A75668">
            <w:pPr>
              <w:ind w:firstLine="0"/>
              <w:jc w:val="center"/>
              <w:rPr>
                <w:sz w:val="28"/>
                <w:szCs w:val="28"/>
              </w:rPr>
            </w:pPr>
            <w:r w:rsidRPr="00A75668">
              <w:rPr>
                <w:sz w:val="28"/>
                <w:szCs w:val="28"/>
              </w:rPr>
              <w:t>29%</w:t>
            </w:r>
          </w:p>
        </w:tc>
      </w:tr>
      <w:tr w:rsidR="00A75668" w14:paraId="2A6A370D" w14:textId="77777777" w:rsidTr="00420D10">
        <w:tc>
          <w:tcPr>
            <w:tcW w:w="4555" w:type="dxa"/>
          </w:tcPr>
          <w:p w14:paraId="1EF7F882" w14:textId="49BFFF3A" w:rsidR="00A75668" w:rsidRPr="00A75668" w:rsidRDefault="00A75668" w:rsidP="00A75668">
            <w:pPr>
              <w:ind w:firstLine="0"/>
              <w:rPr>
                <w:sz w:val="28"/>
                <w:szCs w:val="28"/>
              </w:rPr>
            </w:pPr>
            <w:r w:rsidRPr="00A75668">
              <w:rPr>
                <w:sz w:val="28"/>
                <w:szCs w:val="28"/>
              </w:rPr>
              <w:t>- % nam giới (tuổi ≥15)</w:t>
            </w:r>
          </w:p>
        </w:tc>
        <w:tc>
          <w:tcPr>
            <w:tcW w:w="4556" w:type="dxa"/>
          </w:tcPr>
          <w:p w14:paraId="2A055A69" w14:textId="2FCD99AE" w:rsidR="00A75668" w:rsidRPr="00A75668" w:rsidRDefault="00A75668" w:rsidP="00A75668">
            <w:pPr>
              <w:ind w:firstLine="0"/>
              <w:jc w:val="center"/>
              <w:rPr>
                <w:sz w:val="28"/>
                <w:szCs w:val="28"/>
              </w:rPr>
            </w:pPr>
            <w:r w:rsidRPr="00A75668">
              <w:rPr>
                <w:sz w:val="28"/>
                <w:szCs w:val="28"/>
              </w:rPr>
              <w:t>70%</w:t>
            </w:r>
          </w:p>
        </w:tc>
      </w:tr>
      <w:tr w:rsidR="00A75668" w14:paraId="2D9E9886" w14:textId="77777777" w:rsidTr="00420D10">
        <w:tc>
          <w:tcPr>
            <w:tcW w:w="4555" w:type="dxa"/>
          </w:tcPr>
          <w:p w14:paraId="6DD2B5B2" w14:textId="0D334D4D" w:rsidR="00A75668" w:rsidRPr="00A75668" w:rsidRDefault="00A75668" w:rsidP="00A75668">
            <w:pPr>
              <w:ind w:firstLine="0"/>
              <w:rPr>
                <w:sz w:val="28"/>
                <w:szCs w:val="28"/>
              </w:rPr>
            </w:pPr>
            <w:r w:rsidRPr="00A75668">
              <w:rPr>
                <w:sz w:val="28"/>
                <w:szCs w:val="28"/>
              </w:rPr>
              <w:t>Tổng số trường hợp được thông báo</w:t>
            </w:r>
          </w:p>
        </w:tc>
        <w:tc>
          <w:tcPr>
            <w:tcW w:w="4556" w:type="dxa"/>
          </w:tcPr>
          <w:p w14:paraId="4791560A" w14:textId="34311308" w:rsidR="00A75668" w:rsidRPr="00A75668" w:rsidRDefault="00A75668" w:rsidP="00A75668">
            <w:pPr>
              <w:ind w:firstLine="0"/>
              <w:jc w:val="center"/>
              <w:rPr>
                <w:sz w:val="28"/>
                <w:szCs w:val="28"/>
              </w:rPr>
            </w:pPr>
            <w:r w:rsidRPr="00A75668">
              <w:rPr>
                <w:sz w:val="28"/>
                <w:szCs w:val="28"/>
              </w:rPr>
              <w:t>78 935</w:t>
            </w:r>
          </w:p>
        </w:tc>
      </w:tr>
    </w:tbl>
    <w:p w14:paraId="0B432E5A" w14:textId="3BF9781F" w:rsidR="00D03D39" w:rsidRDefault="00D819F8" w:rsidP="00D819F8">
      <w:pPr>
        <w:pStyle w:val="Caption"/>
      </w:pPr>
      <w:r>
        <w:t xml:space="preserve">Bảng 1.4. </w:t>
      </w:r>
      <w:r w:rsidRPr="00D819F8">
        <w:t>Chăm sóc bệnh nhân lao/HIV ở bệnh nhân lao mới và tái phát</w:t>
      </w:r>
      <w:r w:rsidR="00305E52">
        <w:t xml:space="preserve"> năm</w:t>
      </w:r>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2208BB" w14:paraId="64A00EF4" w14:textId="77777777" w:rsidTr="00211B6E">
        <w:tc>
          <w:tcPr>
            <w:tcW w:w="5444" w:type="dxa"/>
          </w:tcPr>
          <w:p w14:paraId="08D2E532" w14:textId="77777777" w:rsidR="002208BB" w:rsidRPr="00F53D70" w:rsidRDefault="002208BB" w:rsidP="002208BB">
            <w:pPr>
              <w:ind w:firstLine="0"/>
              <w:rPr>
                <w:sz w:val="28"/>
                <w:szCs w:val="28"/>
              </w:rPr>
            </w:pPr>
          </w:p>
        </w:tc>
        <w:tc>
          <w:tcPr>
            <w:tcW w:w="2021" w:type="dxa"/>
          </w:tcPr>
          <w:p w14:paraId="1DAF6B55" w14:textId="6EC04D07" w:rsidR="002208BB" w:rsidRPr="00F53D70" w:rsidRDefault="002208BB" w:rsidP="00211B6E">
            <w:pPr>
              <w:ind w:firstLine="0"/>
              <w:jc w:val="center"/>
              <w:rPr>
                <w:b/>
                <w:bCs/>
                <w:sz w:val="28"/>
                <w:szCs w:val="28"/>
              </w:rPr>
            </w:pPr>
            <w:r w:rsidRPr="00F53D70">
              <w:rPr>
                <w:b/>
                <w:bCs/>
                <w:sz w:val="28"/>
                <w:szCs w:val="28"/>
              </w:rPr>
              <w:t>Số lượng</w:t>
            </w:r>
          </w:p>
        </w:tc>
        <w:tc>
          <w:tcPr>
            <w:tcW w:w="1646" w:type="dxa"/>
          </w:tcPr>
          <w:p w14:paraId="6DB5703F" w14:textId="5C494510" w:rsidR="002208BB" w:rsidRPr="00F53D70" w:rsidRDefault="002208BB" w:rsidP="00211B6E">
            <w:pPr>
              <w:ind w:firstLine="0"/>
              <w:jc w:val="center"/>
              <w:rPr>
                <w:b/>
                <w:bCs/>
                <w:sz w:val="28"/>
                <w:szCs w:val="28"/>
              </w:rPr>
            </w:pPr>
            <w:r w:rsidRPr="00F53D70">
              <w:rPr>
                <w:b/>
                <w:bCs/>
                <w:sz w:val="28"/>
                <w:szCs w:val="28"/>
              </w:rPr>
              <w:t>(%)</w:t>
            </w:r>
          </w:p>
        </w:tc>
      </w:tr>
      <w:tr w:rsidR="00211B6E" w14:paraId="4A004C75" w14:textId="77777777" w:rsidTr="00211B6E">
        <w:tc>
          <w:tcPr>
            <w:tcW w:w="5444" w:type="dxa"/>
          </w:tcPr>
          <w:p w14:paraId="6B6AA066" w14:textId="1CA5F12E" w:rsidR="00211B6E" w:rsidRPr="00F53D70" w:rsidRDefault="00211B6E" w:rsidP="00211B6E">
            <w:pPr>
              <w:ind w:firstLine="0"/>
              <w:rPr>
                <w:sz w:val="28"/>
                <w:szCs w:val="28"/>
              </w:rPr>
            </w:pPr>
            <w:r w:rsidRPr="00F53D70">
              <w:rPr>
                <w:sz w:val="28"/>
                <w:szCs w:val="28"/>
              </w:rPr>
              <w:t>Bệnh nhân đã biết tình trạng HIV dương tính với HIV</w:t>
            </w:r>
          </w:p>
        </w:tc>
        <w:tc>
          <w:tcPr>
            <w:tcW w:w="2021" w:type="dxa"/>
          </w:tcPr>
          <w:p w14:paraId="74984942" w14:textId="3EE3216A" w:rsidR="00211B6E" w:rsidRPr="00F53D70" w:rsidRDefault="00211B6E" w:rsidP="00211B6E">
            <w:pPr>
              <w:ind w:firstLine="0"/>
              <w:jc w:val="center"/>
              <w:rPr>
                <w:sz w:val="28"/>
                <w:szCs w:val="28"/>
              </w:rPr>
            </w:pPr>
            <w:r w:rsidRPr="00F53D70">
              <w:rPr>
                <w:sz w:val="28"/>
                <w:szCs w:val="28"/>
              </w:rPr>
              <w:t>1 945</w:t>
            </w:r>
          </w:p>
        </w:tc>
        <w:tc>
          <w:tcPr>
            <w:tcW w:w="1646" w:type="dxa"/>
          </w:tcPr>
          <w:p w14:paraId="113F71E0" w14:textId="2A85AC17" w:rsidR="00211B6E" w:rsidRPr="00F53D70" w:rsidRDefault="00211B6E" w:rsidP="00211B6E">
            <w:pPr>
              <w:ind w:firstLine="0"/>
              <w:jc w:val="center"/>
              <w:rPr>
                <w:sz w:val="28"/>
                <w:szCs w:val="28"/>
              </w:rPr>
            </w:pPr>
            <w:r w:rsidRPr="00F53D70">
              <w:rPr>
                <w:sz w:val="28"/>
                <w:szCs w:val="28"/>
              </w:rPr>
              <w:t>3%</w:t>
            </w:r>
          </w:p>
        </w:tc>
      </w:tr>
      <w:tr w:rsidR="00211B6E" w14:paraId="6689451B" w14:textId="77777777" w:rsidTr="00211B6E">
        <w:tc>
          <w:tcPr>
            <w:tcW w:w="5444" w:type="dxa"/>
          </w:tcPr>
          <w:p w14:paraId="0881F32F" w14:textId="2D4F2DB3" w:rsidR="00211B6E" w:rsidRPr="00F53D70" w:rsidRDefault="00211B6E" w:rsidP="00211B6E">
            <w:pPr>
              <w:ind w:firstLine="0"/>
              <w:rPr>
                <w:sz w:val="28"/>
                <w:szCs w:val="28"/>
              </w:rPr>
            </w:pPr>
            <w:r w:rsidRPr="00F53D70">
              <w:rPr>
                <w:sz w:val="28"/>
                <w:szCs w:val="28"/>
              </w:rPr>
              <w:t>- đang điều trị bằng thuốc kháng vi-rút</w:t>
            </w:r>
          </w:p>
        </w:tc>
        <w:tc>
          <w:tcPr>
            <w:tcW w:w="2021" w:type="dxa"/>
          </w:tcPr>
          <w:p w14:paraId="7C5AFAE8" w14:textId="3DD40A67" w:rsidR="00211B6E" w:rsidRPr="00F53D70" w:rsidRDefault="00211B6E" w:rsidP="00211B6E">
            <w:pPr>
              <w:ind w:firstLine="0"/>
              <w:jc w:val="center"/>
              <w:rPr>
                <w:sz w:val="28"/>
                <w:szCs w:val="28"/>
              </w:rPr>
            </w:pPr>
            <w:r w:rsidRPr="00F53D70">
              <w:rPr>
                <w:sz w:val="28"/>
                <w:szCs w:val="28"/>
              </w:rPr>
              <w:t>1 521</w:t>
            </w:r>
          </w:p>
        </w:tc>
        <w:tc>
          <w:tcPr>
            <w:tcW w:w="1646" w:type="dxa"/>
          </w:tcPr>
          <w:p w14:paraId="49589642" w14:textId="0A9FEAE3" w:rsidR="00211B6E" w:rsidRPr="00F53D70" w:rsidRDefault="00211B6E" w:rsidP="00211B6E">
            <w:pPr>
              <w:ind w:firstLine="0"/>
              <w:jc w:val="center"/>
              <w:rPr>
                <w:sz w:val="28"/>
                <w:szCs w:val="28"/>
              </w:rPr>
            </w:pPr>
            <w:r w:rsidRPr="00F53D70">
              <w:rPr>
                <w:sz w:val="28"/>
                <w:szCs w:val="28"/>
              </w:rPr>
              <w:t>78%</w:t>
            </w:r>
          </w:p>
        </w:tc>
      </w:tr>
    </w:tbl>
    <w:p w14:paraId="1B7E05E1" w14:textId="11E98881" w:rsidR="001B303A" w:rsidRDefault="001B303A" w:rsidP="00C23165">
      <w:pPr>
        <w:pStyle w:val="Heading2"/>
      </w:pPr>
      <w:bookmarkStart w:id="25" w:name="_Toc124290115"/>
      <w:r>
        <w:t xml:space="preserve">1.2. Dinh dưỡng </w:t>
      </w:r>
      <w:r w:rsidR="007B115B">
        <w:t>bệnh nhân</w:t>
      </w:r>
      <w:r>
        <w:t xml:space="preserve"> lao phổi</w:t>
      </w:r>
      <w:bookmarkEnd w:id="25"/>
    </w:p>
    <w:p w14:paraId="4CB451CB" w14:textId="349C6B01" w:rsidR="001B303A" w:rsidRDefault="001B303A" w:rsidP="00C23165">
      <w:pPr>
        <w:pStyle w:val="Heading3"/>
      </w:pPr>
      <w:bookmarkStart w:id="26" w:name="_Toc124290116"/>
      <w:r>
        <w:t>1.2.1. Khái niệm</w:t>
      </w:r>
      <w:r w:rsidR="008136D9">
        <w:t xml:space="preserve"> cơ bản về dinh dưỡng</w:t>
      </w:r>
      <w:bookmarkEnd w:id="26"/>
    </w:p>
    <w:p w14:paraId="3CB2B668" w14:textId="3D3FE6DE" w:rsidR="001B303A" w:rsidRDefault="001B303A" w:rsidP="00BB5FC8">
      <w:r>
        <w:t xml:space="preserve">- </w:t>
      </w:r>
      <w:r w:rsidR="004F4FC9">
        <w:t>Suy dinh dưỡng là thuật ngữ</w:t>
      </w:r>
      <w:r w:rsidR="004F4FC9"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rsidR="004F4FC9">
        <w:t>biểu hiện</w:t>
      </w:r>
      <w:r w:rsidR="004F4FC9" w:rsidRPr="004F4FC9">
        <w:t xml:space="preserve"> lâm sàng của cơ thể</w:t>
      </w:r>
      <w:r w:rsidR="00D30E72">
        <w:t>;</w:t>
      </w:r>
      <w:r w:rsidR="004F4FC9" w:rsidRPr="004F4FC9">
        <w:t xml:space="preserve"> </w:t>
      </w:r>
      <w:r w:rsidR="00D30E72">
        <w:t>m</w:t>
      </w:r>
      <w:r w:rsidR="004F4FC9" w:rsidRPr="004F4FC9">
        <w:t>ặc dù những người bị suy dinh dưỡng có thể bị thiếu hoặc thừa dinh dưỡng, nhưng</w:t>
      </w:r>
      <w:r w:rsidR="006327ED">
        <w:t xml:space="preserve"> </w:t>
      </w:r>
      <w:r w:rsidR="004F4FC9" w:rsidRPr="004F4FC9">
        <w:t>suy dinh dưỡng thường đồng nghĩa với</w:t>
      </w:r>
      <w:r w:rsidR="006327ED">
        <w:t xml:space="preserve"> sự thiếu hụt dinh dưỡng</w:t>
      </w:r>
      <w:r w:rsidR="00A10809">
        <w:t xml:space="preserve"> </w:t>
      </w:r>
      <w:r w:rsidR="00471273">
        <w:fldChar w:fldCharType="begin"/>
      </w:r>
      <w:r w:rsidR="00290D99">
        <w:instrText xml:space="preserve"> ADDIN EN.CITE &lt;EndNote&gt;&lt;Cite&gt;&lt;Author&gt;Elia&lt;/Author&gt;&lt;Year&gt;2017&lt;/Year&gt;&lt;RecNum&gt;23&lt;/RecNum&gt;&lt;DisplayText&gt;[15]&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290D99">
        <w:rPr>
          <w:noProof/>
        </w:rPr>
        <w:t>[15]</w:t>
      </w:r>
      <w:r w:rsidR="00471273">
        <w:fldChar w:fldCharType="end"/>
      </w:r>
      <w:r w:rsidR="004F4FC9" w:rsidRPr="004F4FC9">
        <w:t>.</w:t>
      </w:r>
    </w:p>
    <w:p w14:paraId="2F0C8F92" w14:textId="6DF71CD6" w:rsidR="001B303A" w:rsidRDefault="001B303A" w:rsidP="00BB5FC8">
      <w:r>
        <w:t xml:space="preserve">- </w:t>
      </w:r>
      <w:r w:rsidR="005D5050" w:rsidRPr="005D5050">
        <w:t>Tình trạng dinh dưỡng là kết quả của quá trình đưa vào, hấp thu và sử dụng các chất dinh dưỡng</w:t>
      </w:r>
      <w:r w:rsidR="00B24FA4">
        <w:t xml:space="preserve"> và có mối liên quan tới tình trạng sức khỏe</w:t>
      </w:r>
      <w:r w:rsidR="00CE3763">
        <w:t xml:space="preserve"> </w:t>
      </w:r>
      <w:r w:rsidR="00112A6A">
        <w:fldChar w:fldCharType="begin"/>
      </w:r>
      <w:r w:rsidR="00290D99">
        <w:instrText xml:space="preserve"> ADDIN EN.CITE &lt;EndNote&gt;&lt;Cite&gt;&lt;Author&gt;Poli&lt;/Author&gt;&lt;Year&gt;2006&lt;/Year&gt;&lt;RecNum&gt;25&lt;/RecNum&gt;&lt;DisplayText&gt;[16]&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290D99">
        <w:rPr>
          <w:noProof/>
        </w:rPr>
        <w:t>[16]</w:t>
      </w:r>
      <w:r w:rsidR="00112A6A">
        <w:fldChar w:fldCharType="end"/>
      </w:r>
      <w:r w:rsidR="00CE7AA8" w:rsidRPr="00CE7AA8">
        <w:t>.</w:t>
      </w:r>
      <w:r w:rsidR="00CE3763">
        <w:t xml:space="preserve"> </w:t>
      </w:r>
    </w:p>
    <w:p w14:paraId="0FEC9B13" w14:textId="77777777" w:rsidR="001B303A" w:rsidRDefault="001B303A" w:rsidP="00BB5FC8">
      <w:r>
        <w:t>- Khẩu phần ăn là xuất ăn một ngày cho một người, nhằm đáp ứng nhu cầu</w:t>
      </w:r>
    </w:p>
    <w:p w14:paraId="0305E2E0" w14:textId="3AADD9FB" w:rsidR="001B303A" w:rsidRDefault="001B303A" w:rsidP="00C57ACE">
      <w:pPr>
        <w:ind w:firstLine="0"/>
      </w:pPr>
      <w:r>
        <w:t>của cơ thể về năng lượng và các chất dinh dưỡng</w:t>
      </w:r>
      <w:r w:rsidR="00DE1C0D">
        <w:t xml:space="preserve"> </w:t>
      </w:r>
      <w:r w:rsidR="00CD26F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 </w:instrText>
      </w:r>
      <w:r w:rsidR="00290D9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DATA </w:instrText>
      </w:r>
      <w:r w:rsidR="00290D99">
        <w:fldChar w:fldCharType="end"/>
      </w:r>
      <w:r w:rsidR="00CD26F9">
        <w:fldChar w:fldCharType="separate"/>
      </w:r>
      <w:r w:rsidR="00290D99">
        <w:rPr>
          <w:noProof/>
        </w:rPr>
        <w:t>[17]</w:t>
      </w:r>
      <w:r w:rsidR="00CD26F9">
        <w:fldChar w:fldCharType="end"/>
      </w:r>
      <w:r w:rsidR="006B1DD4">
        <w:t>.</w:t>
      </w:r>
    </w:p>
    <w:p w14:paraId="13DD5CFB" w14:textId="490131A6" w:rsidR="001B303A" w:rsidRDefault="001B303A" w:rsidP="00C23165">
      <w:pPr>
        <w:pStyle w:val="Heading3"/>
      </w:pPr>
      <w:bookmarkStart w:id="27" w:name="_Toc124290117"/>
      <w:r>
        <w:t xml:space="preserve">1.2.2. </w:t>
      </w:r>
      <w:r w:rsidR="00B6590C">
        <w:t>Mối liên quan giữa</w:t>
      </w:r>
      <w:r>
        <w:t xml:space="preserve"> dinh dưỡng </w:t>
      </w:r>
      <w:r w:rsidR="00B6590C">
        <w:t xml:space="preserve">và </w:t>
      </w:r>
      <w:r w:rsidR="007B115B">
        <w:t xml:space="preserve">bệnh </w:t>
      </w:r>
      <w:r>
        <w:t>lao phổi</w:t>
      </w:r>
      <w:bookmarkEnd w:id="27"/>
    </w:p>
    <w:p w14:paraId="1F70B7C7" w14:textId="62FB2985"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t xml:space="preserve"> </w:t>
      </w:r>
      <w:r>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 </w:instrText>
      </w:r>
      <w:r w:rsidR="00290D99">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DATA </w:instrText>
      </w:r>
      <w:r w:rsidR="00290D99">
        <w:fldChar w:fldCharType="end"/>
      </w:r>
      <w:r>
        <w:fldChar w:fldCharType="separate"/>
      </w:r>
      <w:r w:rsidR="00290D99">
        <w:rPr>
          <w:noProof/>
        </w:rPr>
        <w:t>[18, 19]</w:t>
      </w:r>
      <w:r>
        <w:fldChar w:fldCharType="end"/>
      </w:r>
      <w:r>
        <w:t>.</w:t>
      </w:r>
      <w:r w:rsidRPr="00D77ED6">
        <w:t xml:space="preserve"> Có ý kiến cho rằng tình trạng suy dinh dưỡng </w:t>
      </w:r>
      <w:r w:rsidR="00EB1161">
        <w:t>làm</w:t>
      </w:r>
      <w:r w:rsidR="00D30398">
        <w:t xml:space="preserve"> </w:t>
      </w:r>
      <w:r w:rsidRPr="00D77ED6">
        <w:t xml:space="preserve">giảm </w:t>
      </w:r>
      <w:r w:rsidR="00EB1161">
        <w:t>chức năng</w:t>
      </w:r>
      <w:r w:rsidRPr="00D77ED6">
        <w:t xml:space="preserve"> gamma interferon, yếu tố </w:t>
      </w:r>
      <w:r w:rsidR="000935FA">
        <w:t>alpha phá hủy</w:t>
      </w:r>
      <w:r w:rsidRPr="00D77ED6">
        <w:t xml:space="preserve"> khối u và các</w:t>
      </w:r>
      <w:r w:rsidR="00215F78">
        <w:t xml:space="preserve"> chất</w:t>
      </w:r>
      <w:r w:rsidRPr="00D77ED6">
        <w:t xml:space="preserve"> diệt vi khuẩn khác</w:t>
      </w:r>
      <w:r w:rsidR="00D30398">
        <w:t xml:space="preserve"> </w:t>
      </w:r>
      <w:r w:rsidR="007F55A3">
        <w:t>–</w:t>
      </w:r>
      <w:r w:rsidR="00D30398">
        <w:t xml:space="preserve"> </w:t>
      </w:r>
      <w:r w:rsidR="007F55A3">
        <w:t>các thành</w:t>
      </w:r>
      <w:r w:rsidRPr="00D77ED6">
        <w:t xml:space="preserve"> phần </w:t>
      </w:r>
      <w:r w:rsidR="007F55A3">
        <w:t>tham gia</w:t>
      </w:r>
      <w:r w:rsidRPr="00D77ED6">
        <w:t xml:space="preserve"> phản ứng qua trung gian tế bào </w:t>
      </w:r>
      <w:r w:rsidR="007F55A3">
        <w:t>có vai trò rất</w:t>
      </w:r>
      <w:r w:rsidRPr="00D77ED6">
        <w:t xml:space="preserve"> quan trọng để </w:t>
      </w:r>
      <w:r w:rsidR="007F55A3">
        <w:t>ngăn chặn</w:t>
      </w:r>
      <w:r w:rsidRPr="00D77ED6">
        <w:t xml:space="preserve"> và hạn chế</w:t>
      </w:r>
      <w:r w:rsidR="007F55A3">
        <w:t xml:space="preserve"> bệnh lao </w:t>
      </w:r>
      <w:r w:rsidR="007F2F77">
        <w:fldChar w:fldCharType="begin"/>
      </w:r>
      <w:r w:rsidR="00290D99">
        <w:instrText xml:space="preserve"> ADDIN EN.CITE &lt;EndNote&gt;&lt;Cite&gt;&lt;Author&gt;Perronne&lt;/Author&gt;&lt;Year&gt;1999&lt;/Year&gt;&lt;RecNum&gt;29&lt;/RecNum&gt;&lt;DisplayText&gt;[20]&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290D99">
        <w:rPr>
          <w:noProof/>
        </w:rPr>
        <w:t>[20]</w:t>
      </w:r>
      <w:r w:rsidR="007F2F77">
        <w:fldChar w:fldCharType="end"/>
      </w:r>
      <w:r w:rsidR="001B303A">
        <w:t>.</w:t>
      </w:r>
    </w:p>
    <w:p w14:paraId="0FBFABEC" w14:textId="2F9E8479"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 xml:space="preserve">khi được chẩn đoán; </w:t>
      </w:r>
      <w:r w:rsidR="006F6075">
        <w:t>vì thế</w:t>
      </w:r>
      <w:r w:rsidR="008B4629" w:rsidRPr="008B4629">
        <w:t xml:space="preserve"> người ta biế</w:t>
      </w:r>
      <w:r w:rsidR="006F6075">
        <w:t xml:space="preserve">t </w:t>
      </w:r>
      <w:r w:rsidR="008B4629" w:rsidRPr="008B4629">
        <w:t xml:space="preserve">về tình trạng dinh dưỡng tại thời điểm chẩn đoán </w:t>
      </w:r>
      <w:r w:rsidR="006F6075">
        <w:t xml:space="preserve">nhiều </w:t>
      </w:r>
      <w:r w:rsidR="008B4629" w:rsidRPr="008B4629">
        <w:t xml:space="preserve">hơn là </w:t>
      </w:r>
      <w:r w:rsidR="006F6075">
        <w:t>thời gian trước đó</w:t>
      </w:r>
      <w:r w:rsidR="008B4629">
        <w:t xml:space="preserve"> </w:t>
      </w:r>
      <w:r w:rsidR="001120C1">
        <w:fldChar w:fldCharType="begin"/>
      </w:r>
      <w:r w:rsidR="00290D99">
        <w:instrText xml:space="preserve"> ADDIN EN.CITE &lt;EndNote&gt;&lt;Cite&gt;&lt;Author&gt;Macallan&lt;/Author&gt;&lt;Year&gt;1999&lt;/Year&gt;&lt;RecNum&gt;28&lt;/RecNum&gt;&lt;DisplayText&gt;[18]&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290D99">
        <w:rPr>
          <w:noProof/>
        </w:rPr>
        <w:t>[18]</w:t>
      </w:r>
      <w:r w:rsidR="001120C1">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nguyên nhân</w:t>
      </w:r>
      <w:r w:rsidR="008B4629" w:rsidRPr="008B4629">
        <w:t xml:space="preserve"> chán ăn liên quan đến bệnh </w:t>
      </w:r>
      <w:r w:rsidR="003D3DCE">
        <w:t>lao</w:t>
      </w:r>
      <w:r w:rsidR="008B4629">
        <w:t xml:space="preserve"> </w:t>
      </w:r>
      <w:r w:rsidR="001120C1">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 </w:instrText>
      </w:r>
      <w:r w:rsidR="00290D99">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DATA </w:instrText>
      </w:r>
      <w:r w:rsidR="00290D99">
        <w:fldChar w:fldCharType="end"/>
      </w:r>
      <w:r w:rsidR="001120C1">
        <w:fldChar w:fldCharType="separate"/>
      </w:r>
      <w:r w:rsidR="00290D99">
        <w:rPr>
          <w:noProof/>
        </w:rPr>
        <w:t>[21]</w:t>
      </w:r>
      <w:r w:rsidR="001120C1">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 xml:space="preserve">. Việc sử dụng axit amin và tổng hợp protein có thể bị ức chế do sự hiện diện của các cytokine </w:t>
      </w:r>
      <w:r w:rsidR="00145881">
        <w:t>trong quá trình</w:t>
      </w:r>
      <w:r w:rsidR="008B4629" w:rsidRPr="008B4629">
        <w:t xml:space="preserve"> viêm.</w:t>
      </w:r>
    </w:p>
    <w:p w14:paraId="70CF0448" w14:textId="124CB342" w:rsidR="008C5E9E" w:rsidRDefault="008C5E9E" w:rsidP="008C5E9E">
      <w:r>
        <w:t>Miễn dịch qua trung gian tế bào là biện pháp bảo vệ quan trọng nhất chống lại bệnh lao. Một người đã bị suy dinh dưỡng có nhiều khả năng</w:t>
      </w:r>
      <w:r w:rsidR="00AB6EDC">
        <w:t xml:space="preserve"> </w:t>
      </w:r>
      <w:r>
        <w:t>lao</w:t>
      </w:r>
      <w:r w:rsidR="00AB6EDC">
        <w:t xml:space="preserve"> phổi sơ</w:t>
      </w:r>
      <w:r>
        <w:t xml:space="preserve"> nhiễm trở thành lao </w:t>
      </w:r>
      <w:r w:rsidR="00AB6EDC">
        <w:t xml:space="preserve">phổi </w:t>
      </w:r>
      <w:r w:rsidR="00660448">
        <w:t>hoạt động</w:t>
      </w:r>
      <w:r>
        <w:t xml:space="preserve"> khi phản ứng miễn dịch qua trung gian tế bào bị suy giảm. Trên thực tế, trong số những người mắc bệnh lao </w:t>
      </w:r>
      <w:r w:rsidR="005136BF">
        <w:t>phổi sơ nhiễm</w:t>
      </w:r>
      <w:r>
        <w:t xml:space="preserve">, sự xuất hiện của tình trạng suy dinh dưỡng có thể là một tác nhân quan trọng cho sự </w:t>
      </w:r>
      <w:r w:rsidR="00660B8F">
        <w:t>tiến</w:t>
      </w:r>
      <w:r>
        <w:t xml:space="preserve"> triển bệnh lao </w:t>
      </w:r>
      <w:r w:rsidR="00660B8F">
        <w:t>phổi</w:t>
      </w:r>
      <w:r w:rsidR="00D50FC4">
        <w:t xml:space="preserve"> </w:t>
      </w:r>
      <w:r w:rsidR="001120C1">
        <w:fldChar w:fldCharType="begin"/>
      </w:r>
      <w:r w:rsidR="00290D99">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290D99">
        <w:rPr>
          <w:noProof/>
        </w:rPr>
        <w:t>[22]</w:t>
      </w:r>
      <w:r w:rsidR="001120C1">
        <w:fldChar w:fldCharType="end"/>
      </w:r>
      <w:r w:rsidR="00660B8F">
        <w:t>.</w:t>
      </w:r>
    </w:p>
    <w:p w14:paraId="3DE800E3" w14:textId="0B1A6F66" w:rsidR="001B303A" w:rsidRDefault="001B303A" w:rsidP="00C23165">
      <w:pPr>
        <w:pStyle w:val="Heading3"/>
      </w:pPr>
      <w:bookmarkStart w:id="28" w:name="_Toc124290118"/>
      <w:r>
        <w:t>1.2.</w:t>
      </w:r>
      <w:r w:rsidR="008613A7">
        <w:t>3.</w:t>
      </w:r>
      <w:r>
        <w:t xml:space="preserve"> </w:t>
      </w:r>
      <w:r w:rsidR="00626E08" w:rsidRPr="00626E08">
        <w:t>Hướng dẫn</w:t>
      </w:r>
      <w:r w:rsidR="003F35FB">
        <w:t xml:space="preserve"> c</w:t>
      </w:r>
      <w:r w:rsidR="00626E08" w:rsidRPr="00626E08">
        <w:t>hăm sóc và hỗ trợ dinh dưỡng cho bệnh nhân lao</w:t>
      </w:r>
      <w:r w:rsidR="00626E08">
        <w:t xml:space="preserve"> của TCYTTG</w:t>
      </w:r>
      <w:bookmarkEnd w:id="28"/>
    </w:p>
    <w:p w14:paraId="5ED40E92" w14:textId="464C2AF1" w:rsidR="001B303A" w:rsidRDefault="00626E08" w:rsidP="00626E08">
      <w:r w:rsidRPr="00626E08">
        <w:t>Năm nguyên tắc hướng dẫn là chìa khóa để cung cấp dịch vụ chăm sóc và hỗ trợ dinh dưỡng như một phần không thể thiếu trong chăm sóc và phòng ngừa bệnh lao</w:t>
      </w:r>
      <w:r w:rsidR="00C03FB9">
        <w:t xml:space="preserve"> </w:t>
      </w:r>
      <w:r w:rsidR="004B0C91">
        <w:fldChar w:fldCharType="begin"/>
      </w:r>
      <w:r w:rsidR="004B0C91">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4B0C91">
        <w:fldChar w:fldCharType="separate"/>
      </w:r>
      <w:r w:rsidR="004B0C91">
        <w:rPr>
          <w:noProof/>
        </w:rPr>
        <w:t>[4]</w:t>
      </w:r>
      <w:r w:rsidR="004B0C91">
        <w:fldChar w:fldCharType="end"/>
      </w:r>
      <w:r w:rsidR="006426E5">
        <w:t>.</w:t>
      </w:r>
    </w:p>
    <w:p w14:paraId="72F24BEC" w14:textId="203A1C64" w:rsidR="004B0C91" w:rsidRDefault="006426E5" w:rsidP="006426E5">
      <w:pPr>
        <w:pStyle w:val="Heading4"/>
      </w:pPr>
      <w:bookmarkStart w:id="29" w:name="_Toc124290119"/>
      <w:r>
        <w:t xml:space="preserve">1.2.3.1. </w:t>
      </w:r>
      <w:r w:rsidR="00660448" w:rsidRPr="00660448">
        <w:t xml:space="preserve">Tất cả những người mắc bệnh lao hoạt động nên được chẩn đoán, điều trị và chăm sóc bệnh lao theo hướng dẫn của </w:t>
      </w:r>
      <w:r w:rsidR="00660448">
        <w:t>TCYTTG</w:t>
      </w:r>
      <w:r w:rsidR="00660448" w:rsidRPr="00660448">
        <w:t xml:space="preserve"> và các tiêu chuẩn chăm sóc quốc tế</w:t>
      </w:r>
      <w:bookmarkEnd w:id="29"/>
    </w:p>
    <w:p w14:paraId="705FF401" w14:textId="7B3CB1E2" w:rsidR="006426E5" w:rsidRDefault="006426E5" w:rsidP="006426E5">
      <w:r w:rsidRPr="006426E5">
        <w:t xml:space="preserve">Quy trình chẩn đoán phù hợp, hỗ trợ </w:t>
      </w:r>
      <w:r w:rsidR="00E836CE">
        <w:t>BN</w:t>
      </w:r>
      <w:r w:rsidRPr="006426E5">
        <w:t xml:space="preserve"> lao hoàn thành điều trị và phối hợp thuốc lao phù hợp là rất quan trọng để chữa khỏi bệnh. Chiến lược ngăn chặn bệnh lao </w:t>
      </w:r>
      <w:r w:rsidR="0095160E">
        <w:t>đưa ra</w:t>
      </w:r>
      <w:r w:rsidRPr="006426E5">
        <w:t xml:space="preserve"> các mục tiêu, </w:t>
      </w:r>
      <w:r w:rsidR="008C007C">
        <w:t>số đo</w:t>
      </w:r>
      <w:r w:rsidRPr="006426E5">
        <w:t xml:space="preserve"> cho việc chăm sóc và kiểm soát bệnh lao </w:t>
      </w:r>
      <w:r w:rsidR="00DC7458">
        <w:fldChar w:fldCharType="begin"/>
      </w:r>
      <w:r w:rsidR="00B70EF4">
        <w:instrText xml:space="preserve"> ADDIN EN.CITE &lt;EndNote&gt;&lt;Cite&gt;&lt;Author&gt;Organization&lt;/Author&gt;&lt;Year&gt;2006&lt;/Year&gt;&lt;RecNum&gt;33&lt;/RecNum&gt;&lt;DisplayText&gt;[23]&lt;/DisplayText&gt;&lt;record&gt;&lt;rec-number&gt;33&lt;/rec-number&gt;&lt;foreign-keys&gt;&lt;key app="EN" db-id="wrapatfz3pftasew0vov5t0nv9xptpax9vf2" timestamp="1673083859"&gt;33&lt;/key&gt;&lt;/foreign-keys&gt;&lt;ref-type name="Book Section"&gt;5&lt;/ref-type&gt;&lt;contributors&gt;&lt;authors&gt;&lt;author&gt;World Health Organization&lt;/author&gt;&lt;/authors&gt;&lt;/contributors&gt;&lt;titles&gt;&lt;title&gt;The STOP TB Strategy&lt;/title&gt;&lt;/titles&gt;&lt;dates&gt;&lt;year&gt;2006&lt;/year&gt;&lt;/dates&gt;&lt;urls&gt;&lt;/urls&gt;&lt;/record&gt;&lt;/Cite&gt;&lt;/EndNote&gt;</w:instrText>
      </w:r>
      <w:r w:rsidR="00DC7458">
        <w:fldChar w:fldCharType="separate"/>
      </w:r>
      <w:r w:rsidR="00DC7458">
        <w:rPr>
          <w:noProof/>
        </w:rPr>
        <w:t>[23]</w:t>
      </w:r>
      <w:r w:rsidR="00DC7458">
        <w:fldChar w:fldCharType="end"/>
      </w:r>
      <w:r w:rsidRPr="006426E5">
        <w:t xml:space="preserve">. Các tiêu chuẩn quốc tế về chăm sóc bệnh lao </w:t>
      </w:r>
      <w:r w:rsidR="008C007C">
        <w:t>về</w:t>
      </w:r>
      <w:r w:rsidRPr="006426E5">
        <w:t xml:space="preserve"> mức độ chăm sóc được chấp nhận rộng rãi mà tất cả các bác sĩ nên đạt được trong việc quản lý </w:t>
      </w:r>
      <w:r w:rsidR="008C007C">
        <w:t>BN</w:t>
      </w:r>
      <w:r w:rsidRPr="006426E5">
        <w:t xml:space="preserve"> mắc bệnh lao </w:t>
      </w:r>
      <w:r w:rsidR="00B70EF4">
        <w:fldChar w:fldCharType="begin"/>
      </w:r>
      <w:r w:rsidR="00B70EF4">
        <w:instrText xml:space="preserve"> ADDIN EN.CITE &lt;EndNote&gt;&lt;Cite&gt;&lt;Author&gt;(ISTC)&lt;/Author&gt;&lt;Year&gt;2006&lt;/Year&gt;&lt;RecNum&gt;34&lt;/RecNum&gt;&lt;DisplayText&gt;[24]&lt;/DisplayText&gt;&lt;record&gt;&lt;rec-number&gt;34&lt;/rec-number&gt;&lt;foreign-keys&gt;&lt;key app="EN" db-id="wrapatfz3pftasew0vov5t0nv9xptpax9vf2" timestamp="1673084048"&gt;34&lt;/key&gt;&lt;/foreign-keys&gt;&lt;ref-type name="Journal Article"&gt;17&lt;/ref-type&gt;&lt;contributors&gt;&lt;authors&gt;&lt;author&gt;International Standards for Tuberculosis Care (ISTC)&lt;/author&gt;&lt;/authors&gt;&lt;/contributors&gt;&lt;titles&gt;&lt;title&gt;Tuberculosis Coalition for Technical Assistance&lt;/title&gt;&lt;/titles&gt;&lt;dates&gt;&lt;year&gt;2006&lt;/year&gt;&lt;/dates&gt;&lt;urls&gt;&lt;/urls&gt;&lt;/record&gt;&lt;/Cite&gt;&lt;/EndNote&gt;</w:instrText>
      </w:r>
      <w:r w:rsidR="00B70EF4">
        <w:fldChar w:fldCharType="separate"/>
      </w:r>
      <w:r w:rsidR="00B70EF4">
        <w:rPr>
          <w:noProof/>
        </w:rPr>
        <w:t>[24]</w:t>
      </w:r>
      <w:r w:rsidR="00B70EF4">
        <w:fldChar w:fldCharType="end"/>
      </w:r>
      <w:r w:rsidRPr="006426E5">
        <w:t xml:space="preserve">. Tất cả các yếu tố </w:t>
      </w:r>
      <w:r w:rsidR="006C7EE7">
        <w:t>cần thiết</w:t>
      </w:r>
      <w:r w:rsidRPr="006426E5">
        <w:t xml:space="preserve"> </w:t>
      </w:r>
      <w:r w:rsidR="006C7EE7">
        <w:t>để</w:t>
      </w:r>
      <w:r w:rsidRPr="006426E5">
        <w:t xml:space="preserve"> chẩn đoán và điều trị lao nên được cung cấp miễn phí cho </w:t>
      </w:r>
      <w:r w:rsidR="006C7EE7">
        <w:t>BN</w:t>
      </w:r>
      <w:r w:rsidRPr="006426E5">
        <w:t xml:space="preserve"> nhằm cải thiện khả năng tiếp cận điều trị và giảm thiểu gánh nặng tài chính của việc điều trị lao đối với </w:t>
      </w:r>
      <w:r w:rsidR="006C7EE7">
        <w:t>BN</w:t>
      </w:r>
      <w:r w:rsidRPr="006426E5">
        <w:t xml:space="preserve"> và gia đình</w:t>
      </w:r>
      <w:r w:rsidR="006C7EE7">
        <w:t xml:space="preserve"> họ</w:t>
      </w:r>
      <w:r w:rsidRPr="006426E5">
        <w:t>.</w:t>
      </w:r>
    </w:p>
    <w:p w14:paraId="1D99A537" w14:textId="494083FC" w:rsidR="006C7EE7" w:rsidRDefault="000175D5" w:rsidP="000175D5">
      <w:pPr>
        <w:pStyle w:val="Heading4"/>
      </w:pPr>
      <w:bookmarkStart w:id="30" w:name="_Toc124290120"/>
      <w:r>
        <w:t xml:space="preserve">1.2.3.2. </w:t>
      </w:r>
      <w:r w:rsidRPr="000175D5">
        <w:t>Một chế độ ăn uống đầy đủ, bao gồm tất cả các chất dinh dưỡng đa lượng và vi lượng thiết yếu là cần thiết cho sức khỏe và hạnh phúc của tất cả mọi người, kể cả những người bị nhiễm lao hoặc mắc bệnh lao</w:t>
      </w:r>
      <w:bookmarkEnd w:id="30"/>
    </w:p>
    <w:p w14:paraId="2D929362" w14:textId="6EAF3370" w:rsidR="000175D5" w:rsidRDefault="000175D5" w:rsidP="006426E5">
      <w:r w:rsidRPr="000175D5">
        <w:t xml:space="preserve">Tiêu thụ một chế độ ăn uống cân bằng và đầy đủ là chìa khóa để duy trì sức khỏe và chức năng thể chất tối ưu ở mọi lứa tuổi. Tình trạng dinh dưỡng là một yếu tố quan trọng quyết định khả năng </w:t>
      </w:r>
      <w:r w:rsidR="00747091">
        <w:t xml:space="preserve">phòng </w:t>
      </w:r>
      <w:r w:rsidRPr="000175D5">
        <w:t xml:space="preserve">chống nhiễm trùng và sức khỏe nói chung. Người ta đã xác định rõ rằng sự thiếu hụt dinh dưỡng có liên quan đến khả năng miễn dịch bị suy giảm. Trong khi suy dinh dưỡng làm tăng tính nhạy cảm với nhiễm trùng, nhiễm trùng có thể dẫn đến </w:t>
      </w:r>
      <w:r w:rsidR="00747091">
        <w:t>gia tăng</w:t>
      </w:r>
      <w:r w:rsidRPr="000175D5">
        <w:t xml:space="preserve"> chuyển hóa và giảm cân, làm suy yếu thêm chức năng</w:t>
      </w:r>
      <w:r w:rsidR="00747091">
        <w:t xml:space="preserve"> hệ</w:t>
      </w:r>
      <w:r w:rsidRPr="000175D5">
        <w:t xml:space="preserve"> miễn dịch và tình trạng dinh dưỡng </w:t>
      </w:r>
      <w:r w:rsidR="00B70EF4">
        <w:fldChar w:fldCharType="begin"/>
      </w:r>
      <w:r w:rsidR="00B70EF4">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B70EF4">
        <w:fldChar w:fldCharType="separate"/>
      </w:r>
      <w:r w:rsidR="00B70EF4">
        <w:rPr>
          <w:noProof/>
        </w:rPr>
        <w:t>[22]</w:t>
      </w:r>
      <w:r w:rsidR="00B70EF4">
        <w:fldChar w:fldCharType="end"/>
      </w:r>
      <w:r w:rsidRPr="000175D5">
        <w:t>. Vitamin A, C, D, E, B6</w:t>
      </w:r>
      <w:r w:rsidR="00A05E86">
        <w:t>,</w:t>
      </w:r>
      <w:r w:rsidRPr="000175D5">
        <w:t xml:space="preserve"> axit folic và các khoáng chất kẽm, đồng, selen</w:t>
      </w:r>
      <w:r w:rsidR="00A05E86">
        <w:t>,</w:t>
      </w:r>
      <w:r w:rsidRPr="000175D5">
        <w:t xml:space="preserve"> sắt đều đóng vai trò quan trọng trong quá trình trao đổi chất, chức năng tế bào và chức năng miễn dịch. Nồng độ của những chất dinh dưỡng này có thể đóng một vai trò trong việc bảo vệ cá nhân chống lại bệnh lao </w: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 </w:instrTex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DATA </w:instrText>
      </w:r>
      <w:r w:rsidR="00B70EF4">
        <w:fldChar w:fldCharType="end"/>
      </w:r>
      <w:r w:rsidR="00B70EF4">
        <w:fldChar w:fldCharType="separate"/>
      </w:r>
      <w:r w:rsidR="00B70EF4">
        <w:rPr>
          <w:noProof/>
        </w:rPr>
        <w:t>[22, 25]</w:t>
      </w:r>
      <w:r w:rsidR="00B70EF4">
        <w:fldChar w:fldCharType="end"/>
      </w:r>
      <w:r w:rsidRPr="000175D5">
        <w:t xml:space="preserve">. Suy dinh dưỡng là nguyên nhân chính gây ra bệnh lao hoạt động trên toàn thế giới và việc giảm tình trạng suy dinh dưỡng trong dân số nói chung có thể làm giảm đáng kể tỷ lệ mắc bệnh lao </w:t>
      </w:r>
      <w:r w:rsidR="00570CA8">
        <w:fldChar w:fldCharType="begin"/>
      </w:r>
      <w:r w:rsidR="00570CA8">
        <w:instrText xml:space="preserve"> ADDIN EN.CITE &lt;EndNote&gt;&lt;Cite&gt;&lt;Author&gt;Cegielski&lt;/Author&gt;&lt;Year&gt;2004&lt;/Year&gt;&lt;RecNum&gt;36&lt;/RecNum&gt;&lt;DisplayText&gt;[26]&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570CA8">
        <w:fldChar w:fldCharType="separate"/>
      </w:r>
      <w:r w:rsidR="00570CA8">
        <w:rPr>
          <w:noProof/>
        </w:rPr>
        <w:t>[26]</w:t>
      </w:r>
      <w:r w:rsidR="00570CA8">
        <w:fldChar w:fldCharType="end"/>
      </w:r>
      <w:r w:rsidRPr="000175D5">
        <w:t>.</w:t>
      </w:r>
    </w:p>
    <w:p w14:paraId="6B6A8D61" w14:textId="189994A0" w:rsidR="00A05E86" w:rsidRDefault="00440031" w:rsidP="000A409E">
      <w:pPr>
        <w:pStyle w:val="Heading4"/>
      </w:pPr>
      <w:bookmarkStart w:id="31" w:name="_Toc124290121"/>
      <w:r>
        <w:t xml:space="preserve">1.2.3.3. </w:t>
      </w:r>
      <w:r w:rsidRPr="00440031">
        <w:t>Do có mối quan hệ nhân quả hai chiều rõ ràng giữa suy dinh dưỡng và bệnh lao hoạt động, việc sàng lọc, đánh giá và quản lý dinh dưỡng là những thành phần không thể thiếu trong điều trị và chăm sóc bệnh lao</w:t>
      </w:r>
      <w:bookmarkEnd w:id="31"/>
    </w:p>
    <w:p w14:paraId="53B8D527" w14:textId="77777777" w:rsidR="00440031" w:rsidRDefault="00440031" w:rsidP="00440031">
      <w:r>
        <w:t>Nhiều người được chẩn đoán mắc bệnh lao bị suy dinh dưỡng tại thời điểm chẩn đoán và can thiệp dinh dưỡng cũng như chăm sóc bắt đầu bằng việc đánh giá dinh dưỡng.</w:t>
      </w:r>
    </w:p>
    <w:p w14:paraId="74D62A4F" w14:textId="22649DF7" w:rsidR="00440031" w:rsidRDefault="00440031" w:rsidP="00440031">
      <w:r>
        <w:t>Đánh giá dinh dưỡng (nhân trắc, sinh hóa, lâm sàng và chế độ ăn) là điều kiện tiên quyết để cung cấp dịch vụ chăm sóc dinh dưỡng tốt. Kết quả từ sàng lọc và đánh giá cung cấp thông tin tư vấn thường được thực hiện tại thời điểm chẩn đoán và trong suốt quá trình điều trị. Các nhân viên chăm sóc sức khỏe ban đầu và không chuyên đã được đào tạo về chăm sóc sức khỏe ban đầu và cộng đồng có thể đóng một vai trò hiệu quả và không thể thiếu trong việc sàng lọc dinh dưỡng và có thể xác định bệnh nhân bị ảnh hưởng bởi tình trạng thiếu dinh dưỡng và cần được đánh giá thêm.</w:t>
      </w:r>
    </w:p>
    <w:p w14:paraId="56E77532" w14:textId="090CCADA" w:rsidR="00440031" w:rsidRDefault="00440031" w:rsidP="00440031">
      <w:r>
        <w:t>Khi chẩn đoán, sàng lọc và đánh giá dinh dưỡng nên bao gồm các phép đo nhân trắc học và lâm sàng. Nếu chẩn đoán suy dinh dưỡng, đánh giá chế độ ăn uống cũng được chỉ định.</w:t>
      </w:r>
    </w:p>
    <w:p w14:paraId="4ACEB090" w14:textId="74C92B47" w:rsidR="00440031" w:rsidRDefault="00365440" w:rsidP="000A409E">
      <w:pPr>
        <w:pStyle w:val="Heading4"/>
      </w:pPr>
      <w:bookmarkStart w:id="32" w:name="_Toc124290122"/>
      <w:r>
        <w:t xml:space="preserve">1.2.3.4. </w:t>
      </w:r>
      <w:r w:rsidRPr="00365440">
        <w:t>Nghèo đói và mất an ninh lương thực vừa là nguyên nhân vừa là hậu quả của bệnh lao, do đó những người tham gia chăm sóc bệnh nhân lao đóng vai trò quan trọng trong việc nhận biết và giải quyết các vấn đề kinh tế xã hội rộng lớn hơn này</w:t>
      </w:r>
      <w:bookmarkEnd w:id="32"/>
    </w:p>
    <w:p w14:paraId="648E288B" w14:textId="2B52FC97" w:rsidR="003626DF" w:rsidRDefault="003626DF" w:rsidP="003626DF">
      <w:r w:rsidRPr="003626DF">
        <w:t>Mất an ninh lương thực, phổ biến ở bệnh nhân lao và tình trạng dinh dưỡng kém góp phần tạo nên gánh nặng toàn cầu về bệnh lao. Là một phần không thể thiếu trong chăm sóc và kiểm soát bệnh lao, ngành y tế nên nhận biết và giúp giải quyết tình trạng suy dinh dưỡng nói chung, mất an ninh lương thực và các yếu tố quyết định kinh tế xã hội khác cũng như hậu quả của bệnh lao.</w:t>
      </w:r>
    </w:p>
    <w:p w14:paraId="29B0F7A3" w14:textId="45583A9D" w:rsidR="003626DF" w:rsidRDefault="003626DF" w:rsidP="003626DF">
      <w:pPr>
        <w:pStyle w:val="Heading4"/>
      </w:pPr>
      <w:bookmarkStart w:id="33" w:name="_Toc124290123"/>
      <w:r>
        <w:t xml:space="preserve">1.2.3.5. </w:t>
      </w:r>
      <w:r w:rsidRPr="003626DF">
        <w:t>Lao thường đi kèm với các bệnh mắc kèm như HIV, đái tháo đường, hút thuốc và lạm dụng rượu hoặc chất kích thích, những bệnh này có liên quan đến dinh dưỡng riêng và những bệnh này cần được xem xét đầy đủ trong quá trình sàng lọc, đánh giá và tư vấn dinh dưỡng</w:t>
      </w:r>
      <w:bookmarkEnd w:id="33"/>
    </w:p>
    <w:p w14:paraId="64CD71F9" w14:textId="5AFBBE32" w:rsidR="003626DF" w:rsidRPr="003626DF" w:rsidRDefault="003626DF" w:rsidP="003626DF">
      <w:r>
        <w:t xml:space="preserve">Sự suy giảm miễn dịch liên quan đến HIV làm tăng tỷ lệ mắc bệnh lao hoạt động, đặc biệt là ở Châu Phi nơi bệnh lao sơ nhiễm phổ biến và tỷ lệ nhiễm HIV cao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HIV cũng làm tăng nguy cơ tái phát bệnh lao và nguy cơ suy dinh dưỡng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Có hướng dẫn chăm sóc và hỗ trợ dinh dưỡng cho người nhiễm HIV/AIDS </w:t>
      </w:r>
      <w:r w:rsidR="002D352E">
        <w:fldChar w:fldCharType="begin"/>
      </w:r>
      <w:r w:rsidR="002D352E">
        <w:instrText xml:space="preserve"> ADDIN EN.CITE &lt;EndNote&gt;&lt;Cite&gt;&lt;Author&gt;World Health&lt;/Author&gt;&lt;Year&gt;2009&lt;/Year&gt;&lt;RecNum&gt;38&lt;/RecNum&gt;&lt;DisplayText&gt;[28]&lt;/DisplayText&gt;&lt;record&gt;&lt;rec-number&gt;38&lt;/rec-number&gt;&lt;foreign-keys&gt;&lt;key app="EN" db-id="wrapatfz3pftasew0vov5t0nv9xptpax9vf2" timestamp="1673084582"&gt;38&lt;/key&gt;&lt;/foreign-keys&gt;&lt;ref-type name="Generic"&gt;13&lt;/ref-type&gt;&lt;contributors&gt;&lt;authors&gt;&lt;author&gt;World Health, Organization&lt;/author&gt;&lt;/authors&gt;&lt;/contributors&gt;&lt;titles&gt;&lt;title&gt;Nutritional care and support for people living with HIV/AIDS : a training course&lt;/title&gt;&lt;/titles&gt;&lt;section&gt;4 pts. in 1 v.&lt;/section&gt;&lt;keywords&gt;&lt;keyword&gt;HIV Infections&lt;/keyword&gt;&lt;keyword&gt;Acquired Immunodeficiency Syndrome&lt;/keyword&gt;&lt;keyword&gt;Diet&lt;/keyword&gt;&lt;keyword&gt;Nutrition Therapy&lt;/keyword&gt;&lt;keyword&gt;Caregivers&lt;/keyword&gt;&lt;keyword&gt;Teaching Materials&lt;/keyword&gt;&lt;keyword&gt;therapy&lt;/keyword&gt;&lt;/keywords&gt;&lt;dates&gt;&lt;year&gt;2009&lt;/year&gt;&lt;pub-dates&gt;&lt;date&gt;2009&lt;/date&gt;&lt;/pub-dates&gt;&lt;/dates&gt;&lt;pub-location&gt;Geneva&lt;/pub-location&gt;&lt;publisher&gt;World Health Organization&lt;/publisher&gt;&lt;isbn&gt;9789241591898&lt;/isbn&gt;&lt;urls&gt;&lt;related-urls&gt;&lt;url&gt;https://apps.who.int/iris/handle/10665/44384&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8]</w:t>
      </w:r>
      <w:r w:rsidR="002D352E">
        <w:fldChar w:fldCharType="end"/>
      </w:r>
      <w:r>
        <w:t xml:space="preserve">. Tỷ lệ mắc bệnh đái tháo đường ngày càng tăng ở các nước có thu nhập thấp và trung bình đang góp phần tăng tỷ lệ mắc bệnh lao kéo dài cao. Đái tháo đường tăng gấp 3 lần nguy cơ phát triển bệnh lao và có thể làm trầm trọng thêm quá trình lâm sàng của bệnh lao. Bệnh lao có thể làm cho việc kiểm soát lượng đường trong máu trở nên khó khăn hơn. Do đó, những người mắc cả bệnh lao và đái tháo đường cần được chăm sóc lâm sàng cẩn thận. Để tối ưu hóa việc quản lý cả hai bệnh, phải chẩn đoán sớm bệnh ở bệnh nhân tiểu đường và bệnh tiểu đường phải được chẩn đoán sớm ở bệnh nhân lao </w:t>
      </w:r>
      <w:r w:rsidR="002D352E">
        <w:fldChar w:fldCharType="begin"/>
      </w:r>
      <w:r w:rsidR="002D352E">
        <w:instrText xml:space="preserve"> ADDIN EN.CITE &lt;EndNote&gt;&lt;Cite&gt;&lt;Author&gt;World Health&lt;/Author&gt;&lt;Year&gt;2011&lt;/Year&gt;&lt;RecNum&gt;39&lt;/RecNum&gt;&lt;DisplayText&gt;[29]&lt;/DisplayText&gt;&lt;record&gt;&lt;rec-number&gt;39&lt;/rec-number&gt;&lt;foreign-keys&gt;&lt;key app="EN" db-id="wrapatfz3pftasew0vov5t0nv9xptpax9vf2" timestamp="1673084636"&gt;39&lt;/key&gt;&lt;/foreign-keys&gt;&lt;ref-type name="Generic"&gt;13&lt;/ref-type&gt;&lt;contributors&gt;&lt;authors&gt;&lt;author&gt;World Health, Organization&lt;/author&gt;&lt;author&gt;International Union against, Tuberculosis&lt;/author&gt;&lt;author&gt;Lung, Disease&lt;/author&gt;&lt;/authors&gt;&lt;/contributors&gt;&lt;titles&gt;&lt;title&gt;Collaborative framework for care and control of tuberculosis and diabetes&lt;/title&gt;&lt;/titles&gt;&lt;number&gt;WHO/HTM/TB/2011.15&lt;/number&gt;&lt;section&gt;Second part available online only: &amp;quot;Support material on the web: Detailed summary of studies included in the systematic reviews&amp;quot;&amp;#xD;WHO/HTM/TB/2011.15&amp;#xD;ix, 40 p.&lt;/section&gt;&lt;keywords&gt;&lt;keyword&gt;WHO guideline&lt;/keyword&gt;&lt;keyword&gt;Tuberculosis&lt;/keyword&gt;&lt;keyword&gt;Diabetes Complications&lt;/keyword&gt;&lt;keyword&gt;Diabetes Mellitus&lt;/keyword&gt;&lt;keyword&gt;Guideline&lt;/keyword&gt;&lt;keyword&gt;prevention and control&lt;/keyword&gt;&lt;/keywords&gt;&lt;dates&gt;&lt;year&gt;2011&lt;/year&gt;&lt;pub-dates&gt;&lt;date&gt;2011&lt;/date&gt;&lt;/pub-dates&gt;&lt;/dates&gt;&lt;pub-location&gt;Geneva&lt;/pub-location&gt;&lt;publisher&gt;World Health Organization&lt;/publisher&gt;&lt;isbn&gt;9789241502252&lt;/isbn&gt;&lt;urls&gt;&lt;related-urls&gt;&lt;url&gt;https://apps.who.int/iris/handle/10665/44698&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9]</w:t>
      </w:r>
      <w:r w:rsidR="002D352E">
        <w:fldChar w:fldCharType="end"/>
      </w:r>
      <w:r>
        <w:t>. Chế độ ăn uống là một thành phần quan trọng trong quản lý bệnh đái tháo đường và nên là một phần của tư vấn dinh dưỡng cho bệnh nhân lao.</w:t>
      </w:r>
    </w:p>
    <w:p w14:paraId="75B32A55" w14:textId="38EFFAE6" w:rsidR="001B303A" w:rsidRDefault="001B303A" w:rsidP="00C23165">
      <w:pPr>
        <w:pStyle w:val="Heading2"/>
      </w:pPr>
      <w:bookmarkStart w:id="34" w:name="_Toc124290124"/>
      <w:r>
        <w:t>1.3. Một số phương pháp đánh giá tình trạng dinh dưỡng của bệnh nhâ</w:t>
      </w:r>
      <w:r w:rsidR="00F655A3">
        <w:t>n</w:t>
      </w:r>
      <w:bookmarkEnd w:id="34"/>
    </w:p>
    <w:p w14:paraId="4ACF5E41" w14:textId="3CF3945D" w:rsidR="001B303A" w:rsidRDefault="001B303A" w:rsidP="0020306C">
      <w:r>
        <w:t>Phương pháp nhân trắc học dinh dưỡng là đo các</w:t>
      </w:r>
      <w:r w:rsidR="0020306C">
        <w:t xml:space="preserve"> biến đổi về kích thước và</w:t>
      </w:r>
      <w:r>
        <w:t xml:space="preserve"> cấu trúc cơ thế để đánh giá TTDD. Đó là kết qu</w:t>
      </w:r>
      <w:r w:rsidR="0020306C">
        <w:t>ả</w:t>
      </w:r>
      <w:r>
        <w:t xml:space="preserve"> tổng hợp của các yếu tố di truyền</w:t>
      </w:r>
      <w:r w:rsidR="0020306C">
        <w:t xml:space="preserve"> </w:t>
      </w:r>
      <w:r>
        <w:t>và môi trường bên ngoài, trong đó y</w:t>
      </w:r>
      <w:r w:rsidR="005145C7">
        <w:t>ế</w:t>
      </w:r>
      <w:r>
        <w:t>u t</w:t>
      </w:r>
      <w:r w:rsidR="002F266C">
        <w:t>ố</w:t>
      </w:r>
      <w:r>
        <w:t xml:space="preserve"> </w:t>
      </w:r>
      <w:r w:rsidR="002F266C">
        <w:t>dinh dưỡng</w:t>
      </w:r>
      <w:r>
        <w:t xml:space="preserve"> cổ vai tr</w:t>
      </w:r>
      <w:r w:rsidR="00402E5E">
        <w:t>ò</w:t>
      </w:r>
      <w:r>
        <w:t xml:space="preserve"> rất quan trọng</w:t>
      </w:r>
      <w:r w:rsidR="0020306C">
        <w:t xml:space="preserve"> </w: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 </w:instrTex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DATA </w:instrText>
      </w:r>
      <w:r w:rsidR="00B27633">
        <w:fldChar w:fldCharType="end"/>
      </w:r>
      <w:r w:rsidR="00B27633">
        <w:fldChar w:fldCharType="separate"/>
      </w:r>
      <w:r w:rsidR="00B27633">
        <w:rPr>
          <w:noProof/>
        </w:rPr>
        <w:t>[30]</w:t>
      </w:r>
      <w:r w:rsidR="00B27633">
        <w:fldChar w:fldCharType="end"/>
      </w:r>
      <w:r>
        <w:t>.</w:t>
      </w:r>
    </w:p>
    <w:p w14:paraId="105FCC97" w14:textId="3921B042" w:rsidR="001B303A" w:rsidRDefault="00B27633" w:rsidP="0020306C">
      <w:r>
        <w:t>Thực tế</w:t>
      </w:r>
      <w:r w:rsidR="001B303A">
        <w:t xml:space="preserve"> lâm sàng, các số đo thường được sử dụng </w:t>
      </w:r>
      <w:r w:rsidR="00F62224">
        <w:t>đánh giá TTDD là</w:t>
      </w:r>
      <w:r w:rsidR="001B303A">
        <w:t xml:space="preserve">: </w:t>
      </w:r>
      <w:r w:rsidR="00E76386">
        <w:t>trọ</w:t>
      </w:r>
      <w:r w:rsidR="001B303A">
        <w:t>ng lượng cơ thể (bao gồm cả tỷ lệ thay đổi trọng lượng)</w:t>
      </w:r>
      <w:r w:rsidR="00F62224">
        <w:t>c</w:t>
      </w:r>
      <w:r w:rsidR="001B303A">
        <w:t xml:space="preserve"> các kích thước về độ dài đặc biệt là chiều cao, cấu trúc cơ thể</w:t>
      </w:r>
      <w:r w:rsidR="00F62224">
        <w:t>,</w:t>
      </w:r>
      <w:r w:rsidR="001B303A">
        <w:t xml:space="preserve"> dự trữ năng lượng và protein thông qua các mô mềm</w:t>
      </w:r>
      <w:r w:rsidR="00460D69">
        <w:t xml:space="preserve"> bề</w:t>
      </w:r>
      <w:r w:rsidR="001B303A">
        <w:t xml:space="preserve"> mặt, khối mỡ (vòng eo, BMI, bề dày lớp mỡ dưới da)</w:t>
      </w:r>
      <w:r w:rsidR="00F62224">
        <w:t xml:space="preserve"> </w: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 </w:instrTex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DATA </w:instrText>
      </w:r>
      <w:r w:rsidR="00F95C56">
        <w:fldChar w:fldCharType="end"/>
      </w:r>
      <w:r w:rsidR="00F95C56">
        <w:fldChar w:fldCharType="separate"/>
      </w:r>
      <w:r w:rsidR="00F95C56">
        <w:rPr>
          <w:noProof/>
        </w:rPr>
        <w:t>[31]</w:t>
      </w:r>
      <w:r w:rsidR="00F95C56">
        <w:fldChar w:fldCharType="end"/>
      </w:r>
      <w:r w:rsidR="001B303A">
        <w:t>.</w:t>
      </w:r>
    </w:p>
    <w:p w14:paraId="463882B0" w14:textId="15A3731F" w:rsidR="001B303A" w:rsidRDefault="00F95C56" w:rsidP="00A61CED">
      <w:pPr>
        <w:pStyle w:val="Heading4"/>
      </w:pPr>
      <w:bookmarkStart w:id="35" w:name="_Toc124290125"/>
      <w:r>
        <w:t xml:space="preserve">1.3.1. </w:t>
      </w:r>
      <w:r w:rsidR="001B303A">
        <w:t>Chỉ số khối cơ thể</w:t>
      </w:r>
      <w:bookmarkEnd w:id="35"/>
    </w:p>
    <w:p w14:paraId="072196F1" w14:textId="16328069" w:rsidR="001B303A" w:rsidRDefault="00A61CED" w:rsidP="00A04469">
      <w:r w:rsidRPr="00A61CED">
        <w:t>Chỉ số khối cơ thể (BMI) là phương pháp sử dụng chiều cao và cân nặng của một người trưởng thành để xếp họ vào các loại thiếu cân, cân nặng bình thường, thừa cân và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04469">
        <w:instrText xml:space="preserve"> ADDIN EN.CITE &lt;EndNote&gt;&lt;Cite&gt;&lt;Author&gt;Zierle-Ghosh&lt;/Author&gt;&lt;Year&gt;2022&lt;/Year&gt;&lt;RecNum&gt;42&lt;/RecNum&gt;&lt;DisplayText&gt;[32]&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amp;#xD;Copyright © 2022, StatPearls Publishing LLC.&lt;/publisher&gt;&lt;accession-num&gt;30571077&lt;/accession-num&gt;&lt;urls&gt;&lt;/urls&gt;&lt;language&gt;eng&lt;/language&gt;&lt;/record&gt;&lt;/Cite&gt;&lt;/EndNote&gt;</w:instrText>
      </w:r>
      <w:r w:rsidR="00A04469">
        <w:fldChar w:fldCharType="separate"/>
      </w:r>
      <w:r w:rsidR="00A04469">
        <w:rPr>
          <w:noProof/>
        </w:rPr>
        <w:t>[32]</w:t>
      </w:r>
      <w:r w:rsidR="00A04469">
        <w:fldChar w:fldCharType="end"/>
      </w:r>
      <w:r w:rsidR="001B303A">
        <w:t>.</w:t>
      </w:r>
      <w:r w:rsidR="00A04469">
        <w:t xml:space="preserve"> </w:t>
      </w:r>
      <w:r w:rsidR="001B303A">
        <w:t xml:space="preserve">Chỉ số này do nhà bác học người Bỉ Adolphe </w:t>
      </w:r>
      <w:r w:rsidR="0045580B">
        <w:t>Quetelet</w:t>
      </w:r>
      <w:r w:rsidR="001B303A">
        <w:t xml:space="preserve"> đưa ra năm 1832</w:t>
      </w:r>
      <w:r w:rsidR="006A3693">
        <w:t xml:space="preserve"> </w:t>
      </w:r>
      <w:r w:rsidR="006A3693">
        <w:fldChar w:fldCharType="begin"/>
      </w:r>
      <w:r w:rsidR="006A3693">
        <w:instrText xml:space="preserve"> ADDIN EN.CITE &lt;EndNote&gt;&lt;Cite&gt;&lt;Author&gt;Eknoyan&lt;/Author&gt;&lt;Year&gt;2008&lt;/Year&gt;&lt;RecNum&gt;43&lt;/RecNum&gt;&lt;DisplayText&gt;[33]&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6A3693">
        <w:rPr>
          <w:noProof/>
        </w:rPr>
        <w:t>[33]</w:t>
      </w:r>
      <w:r w:rsidR="006A3693">
        <w:fldChar w:fldCharType="end"/>
      </w:r>
      <w:r w:rsidR="00A04469">
        <w:t>.</w:t>
      </w:r>
    </w:p>
    <w:p w14:paraId="2EA86000" w14:textId="44285218" w:rsidR="001B303A" w:rsidRDefault="001B303A" w:rsidP="0020306C">
      <w:r>
        <w:t>Chỉ số khối cơ thể của một người tính bằng cân nặng của người đó (k</w:t>
      </w:r>
      <w:r w:rsidR="006A3693">
        <w:t>ilo</w:t>
      </w:r>
      <w:r>
        <w:t>g</w:t>
      </w:r>
      <w:r w:rsidR="006A3693">
        <w:t>ram</w:t>
      </w:r>
      <w:r>
        <w:t>) chia cho bình phương chiều cao (tính bằng m</w:t>
      </w:r>
      <w:r w:rsidR="00B118B7">
        <w:t>é</w:t>
      </w:r>
      <w:r>
        <w:t xml:space="preserve">t). Có thể tính theo công thức </w:t>
      </w:r>
      <w:r w:rsidR="006A3693">
        <w:t xml:space="preserve">của </w:t>
      </w:r>
      <w:r>
        <w:t>định ng</w:t>
      </w:r>
      <w:r w:rsidR="006A3693">
        <w:t>hĩa</w:t>
      </w:r>
      <w:r>
        <w:t xml:space="preserve"> hoặc theo những bảng tiêu chuẩn</w:t>
      </w:r>
      <w:r w:rsidR="00485A48">
        <w:t xml:space="preserve"> </w:t>
      </w:r>
      <w:r w:rsidR="008E0E68">
        <w:fldChar w:fldCharType="begin"/>
      </w:r>
      <w:r w:rsidR="008E0E68">
        <w:instrText xml:space="preserve"> ADDIN EN.CITE &lt;EndNote&gt;&lt;Cite&gt;&lt;Author&gt;Keys&lt;/Author&gt;&lt;Year&gt;2014&lt;/Year&gt;&lt;RecNum&gt;44&lt;/RecNum&gt;&lt;DisplayText&gt;[34]&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8E0E68">
        <w:rPr>
          <w:noProof/>
        </w:rPr>
        <w:t>[34]</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3A86AF84" w:rsidR="00F23718" w:rsidRPr="00F23718" w:rsidRDefault="00F23718" w:rsidP="00C23165">
      <w:r w:rsidRPr="00F23718">
        <w:t>BMI: chỉ số kh</w:t>
      </w:r>
      <w:r w:rsidR="00644474">
        <w:t>ố</w:t>
      </w:r>
      <w:r w:rsidRPr="00F23718">
        <w:t>i cơ thể (kg</w:t>
      </w:r>
      <w:r>
        <w:t>/m</w:t>
      </w:r>
      <w:r>
        <w:rPr>
          <w:vertAlign w:val="superscript"/>
        </w:rPr>
        <w:t>2</w:t>
      </w:r>
      <w:r w:rsidRPr="00F23718">
        <w:t>)</w:t>
      </w:r>
    </w:p>
    <w:p w14:paraId="3D020F98" w14:textId="3D930FEE" w:rsidR="00F23718" w:rsidRPr="00F23718" w:rsidRDefault="00F23718" w:rsidP="00C23165">
      <w:r w:rsidRPr="00F23718">
        <w:t xml:space="preserve">W: </w:t>
      </w:r>
      <w:r w:rsidR="008E0E68">
        <w:t>c</w:t>
      </w:r>
      <w:r w:rsidRPr="00F23718">
        <w:t>ân nặng (kg)</w:t>
      </w:r>
    </w:p>
    <w:p w14:paraId="131D0227" w14:textId="4C5B4550" w:rsidR="00F23718" w:rsidRPr="00F23718" w:rsidRDefault="00F23718" w:rsidP="00C23165">
      <w:r w:rsidRPr="00F23718">
        <w:t xml:space="preserve">H: </w:t>
      </w:r>
      <w:r w:rsidR="008E0E68">
        <w:t>c</w:t>
      </w:r>
      <w:r w:rsidRPr="00F23718">
        <w:t>hiều cao (m)</w:t>
      </w:r>
    </w:p>
    <w:p w14:paraId="20C76113" w14:textId="443EB8F2" w:rsidR="008E0E68" w:rsidRDefault="008E0E68" w:rsidP="00C23165">
      <w:r w:rsidRPr="008E0E68">
        <w:t xml:space="preserve">Các phân loại BMI đang được </w:t>
      </w:r>
      <w:r>
        <w:rPr>
          <w:shd w:val="clear" w:color="auto" w:fill="FFFFFF"/>
        </w:rPr>
        <w:t>The National Institute of Health</w:t>
      </w:r>
      <w:r w:rsidRPr="008E0E68">
        <w:t xml:space="preserve"> </w:t>
      </w:r>
      <w:r>
        <w:t>(</w:t>
      </w:r>
      <w:r w:rsidRPr="008E0E68">
        <w:t>NIH</w:t>
      </w:r>
      <w:r>
        <w:t>)</w:t>
      </w:r>
      <w:r w:rsidRPr="008E0E68">
        <w:t xml:space="preserve"> và </w:t>
      </w:r>
      <w:r>
        <w:t>TCYTTG</w:t>
      </w:r>
      <w:r w:rsidRPr="008E0E68">
        <w:t xml:space="preserve"> sử dụng cho </w:t>
      </w:r>
      <w:r w:rsidR="00041352">
        <w:t>người</w:t>
      </w:r>
      <w:r w:rsidRPr="008E0E68">
        <w:t xml:space="preserve"> Da trắng, Tây Ban Nha và Da đen. Các ngưỡng đánh giá thấp nguy cơ béo phì ở người dân châu Á và Nam Á, vì vậy việc phân loại có những thay đổi nhỏ. Số BMI và phân loại được liệt kê dưới đây</w:t>
      </w:r>
      <w:r w:rsidR="007127BD">
        <w:t xml:space="preserve"> </w:t>
      </w:r>
      <w:r w:rsidR="0010436F">
        <w:fldChar w:fldCharType="begin"/>
      </w:r>
      <w:r w:rsidR="0010436F">
        <w:instrText xml:space="preserve"> ADDIN EN.CITE &lt;EndNote&gt;&lt;Cite&gt;&lt;Author&gt;Weir CB&lt;/Author&gt;&lt;Year&gt;2022&lt;/Year&gt;&lt;RecNum&gt;45&lt;/RecNum&gt;&lt;DisplayText&gt;[35]&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10436F">
        <w:rPr>
          <w:noProof/>
        </w:rPr>
        <w:t>[35]</w:t>
      </w:r>
      <w:r w:rsidR="0010436F">
        <w:fldChar w:fldCharType="end"/>
      </w:r>
      <w:r w:rsidR="00206AEC">
        <w:t>:</w:t>
      </w:r>
    </w:p>
    <w:p w14:paraId="633159AE" w14:textId="49FF3DA1" w:rsidR="00206AEC" w:rsidRPr="00206AEC" w:rsidRDefault="003F5E54" w:rsidP="00206AEC">
      <w:r>
        <w:t xml:space="preserve">- </w:t>
      </w:r>
      <w:r w:rsidR="00206AEC">
        <w:t>Thiếu cân nặng - BMI dưới 16,5 kg/m</w:t>
      </w:r>
      <w:r w:rsidR="00206AEC">
        <w:rPr>
          <w:vertAlign w:val="superscript"/>
        </w:rPr>
        <w:t>2</w:t>
      </w:r>
    </w:p>
    <w:p w14:paraId="774A6351" w14:textId="32973CF2" w:rsidR="00206AEC" w:rsidRDefault="003F5E54" w:rsidP="00206AEC">
      <w:r>
        <w:t xml:space="preserve">- </w:t>
      </w:r>
      <w:r w:rsidR="00206AEC">
        <w:t>Thiếu cân - BMI dưới 18,5 kg/m</w:t>
      </w:r>
      <w:r w:rsidR="00206AEC">
        <w:rPr>
          <w:vertAlign w:val="superscript"/>
        </w:rPr>
        <w:t>2</w:t>
      </w:r>
    </w:p>
    <w:p w14:paraId="7BD104F8" w14:textId="66AA8D34" w:rsidR="00206AEC" w:rsidRDefault="003F5E54" w:rsidP="00206AEC">
      <w:r>
        <w:t xml:space="preserve">- </w:t>
      </w:r>
      <w:r w:rsidR="00206AEC">
        <w:t>Cân nặng bình thường - BMI lớn hơn hoặc bằng 18,5 đến 24,9 kg/m</w:t>
      </w:r>
      <w:r w:rsidR="00206AEC">
        <w:rPr>
          <w:vertAlign w:val="superscript"/>
        </w:rPr>
        <w:t>2</w:t>
      </w:r>
    </w:p>
    <w:p w14:paraId="1CB8A9B0" w14:textId="091E1F95" w:rsidR="00206AEC" w:rsidRDefault="003F5E54" w:rsidP="00206AEC">
      <w:r>
        <w:t xml:space="preserve">- </w:t>
      </w:r>
      <w:r w:rsidR="00206AEC">
        <w:t xml:space="preserve">Thừa cân – BMI lớn hơn hoặc bằng 25 đến 29,9 </w:t>
      </w:r>
      <w:r>
        <w:t>kg/m</w:t>
      </w:r>
      <w:r>
        <w:rPr>
          <w:vertAlign w:val="superscript"/>
        </w:rPr>
        <w:t>2</w:t>
      </w:r>
    </w:p>
    <w:p w14:paraId="735287B2" w14:textId="744E15AD" w:rsidR="00206AEC" w:rsidRDefault="003F5E54" w:rsidP="00206AEC">
      <w:r>
        <w:t xml:space="preserve">- </w:t>
      </w:r>
      <w:r w:rsidR="00206AEC">
        <w:t xml:space="preserve">Béo phì – BMI lớn hơn hoặc bằng 30 </w:t>
      </w:r>
      <w:r>
        <w:t>kg/m</w:t>
      </w:r>
      <w:r>
        <w:rPr>
          <w:vertAlign w:val="superscript"/>
        </w:rPr>
        <w:t>2</w:t>
      </w:r>
    </w:p>
    <w:p w14:paraId="402CB1CC" w14:textId="18A3B74F" w:rsidR="00206AEC" w:rsidRDefault="003F5E54" w:rsidP="003F5E54">
      <w:pPr>
        <w:ind w:left="720"/>
      </w:pPr>
      <w:r>
        <w:t xml:space="preserve">+ </w:t>
      </w:r>
      <w:r w:rsidR="00206AEC">
        <w:t xml:space="preserve">Béo phì độ I – BMI 30 đến 34,9 </w:t>
      </w:r>
      <w:r>
        <w:t>kg/m</w:t>
      </w:r>
      <w:r>
        <w:rPr>
          <w:vertAlign w:val="superscript"/>
        </w:rPr>
        <w:t>2</w:t>
      </w:r>
    </w:p>
    <w:p w14:paraId="0DADBBF3" w14:textId="0F3B5836" w:rsidR="00206AEC" w:rsidRDefault="003F5E54" w:rsidP="003F5E54">
      <w:pPr>
        <w:ind w:left="720"/>
      </w:pPr>
      <w:r>
        <w:t xml:space="preserve">+ </w:t>
      </w:r>
      <w:r w:rsidR="00206AEC">
        <w:t xml:space="preserve">Béo phì độ II – BMI 35 đến </w:t>
      </w:r>
      <w:r>
        <w:t>kg/m</w:t>
      </w:r>
      <w:r>
        <w:rPr>
          <w:vertAlign w:val="superscript"/>
        </w:rPr>
        <w:t>2</w:t>
      </w:r>
    </w:p>
    <w:p w14:paraId="5D100EC6" w14:textId="49BBF601" w:rsidR="00206AEC" w:rsidRDefault="003F5E54" w:rsidP="003F5E54">
      <w:pPr>
        <w:ind w:left="720"/>
      </w:pPr>
      <w:r>
        <w:t xml:space="preserve">+ </w:t>
      </w:r>
      <w:r w:rsidR="00206AEC">
        <w:t>Béo phì độ III – BMI lớn hơn hoặc bằng 40 kg/m^2 (còn được gọi là béo phì nghiêm trọng, cực độ hoặc nặng)</w:t>
      </w:r>
    </w:p>
    <w:p w14:paraId="4C13B64B" w14:textId="4FBFAA08" w:rsidR="00206AEC" w:rsidRDefault="003F5E54" w:rsidP="00206AEC">
      <w:r>
        <w:t xml:space="preserve">- </w:t>
      </w:r>
      <w:r w:rsidR="00206AEC">
        <w:t xml:space="preserve">Dân </w:t>
      </w:r>
      <w:r>
        <w:t>cư</w:t>
      </w:r>
      <w:r w:rsidR="00206AEC">
        <w:t xml:space="preserve"> châu Á và Nam Á</w:t>
      </w:r>
    </w:p>
    <w:p w14:paraId="2B453875" w14:textId="32BA6041" w:rsidR="00206AEC" w:rsidRDefault="003F5E54" w:rsidP="003F5E54">
      <w:pPr>
        <w:ind w:left="720"/>
      </w:pPr>
      <w:r>
        <w:t xml:space="preserve">+ </w:t>
      </w:r>
      <w:r w:rsidR="00206AEC">
        <w:t xml:space="preserve">thừa cân - BMI từ 23 đến 24,9 </w:t>
      </w:r>
      <w:r>
        <w:t>kg/m</w:t>
      </w:r>
      <w:r>
        <w:rPr>
          <w:vertAlign w:val="superscript"/>
        </w:rPr>
        <w:t>2</w:t>
      </w:r>
    </w:p>
    <w:p w14:paraId="7EB1E862" w14:textId="478CE918" w:rsidR="00F23718" w:rsidRDefault="003F5E54" w:rsidP="0010436F">
      <w:pPr>
        <w:ind w:left="720"/>
      </w:pPr>
      <w:r>
        <w:t xml:space="preserve">+ </w:t>
      </w:r>
      <w:r w:rsidR="00206AEC">
        <w:t xml:space="preserve">béo phì - BMI lớn hơn 25 </w:t>
      </w:r>
      <w:r>
        <w:t>kg/m</w:t>
      </w:r>
      <w:r>
        <w:rPr>
          <w:vertAlign w:val="superscript"/>
        </w:rPr>
        <w:t>2</w:t>
      </w:r>
    </w:p>
    <w:p w14:paraId="51F988B0" w14:textId="23DD5FD3" w:rsidR="00F23718" w:rsidRPr="00F23718" w:rsidRDefault="00F23718" w:rsidP="00C23165">
      <w:r w:rsidRPr="00F23718">
        <w:t>Đánh giá TTDD bằng số đo nhân trắc</w:t>
      </w:r>
    </w:p>
    <w:p w14:paraId="70C554E2" w14:textId="559331F5" w:rsidR="00EB2E18" w:rsidRDefault="00EB2E18" w:rsidP="00EB2E18">
      <w:r>
        <w:t xml:space="preserve">- Khối lượng cơ thể, biểu hiện bằng cân nặng </w:t>
      </w:r>
    </w:p>
    <w:p w14:paraId="5D5646CE" w14:textId="77777777" w:rsidR="00EB2E18" w:rsidRDefault="00EB2E18" w:rsidP="00EB2E18">
      <w:r>
        <w:t xml:space="preserve">- Các kích thước về độ dài, đặc hiệu là chiều cao. </w:t>
      </w:r>
    </w:p>
    <w:p w14:paraId="756A8248" w14:textId="77777777" w:rsidR="00EB2E18" w:rsidRDefault="00EB2E18" w:rsidP="00EB2E18">
      <w:r>
        <w:t>- Cấu trúc cơ thể và các dự trữ về năng lượng và protein, thông qua các mô mềm bề mặt: Lớp mỡ dưới da và cơ...</w:t>
      </w:r>
    </w:p>
    <w:p w14:paraId="325A7CA8" w14:textId="66CBBD05" w:rsidR="003E0B4E" w:rsidRDefault="00F23718" w:rsidP="00EB2E18">
      <w:r w:rsidRPr="00F23718">
        <w:t>C</w:t>
      </w:r>
      <w:r>
        <w:t>â</w:t>
      </w:r>
      <w:r w:rsidRPr="00F23718">
        <w:t xml:space="preserve">n </w:t>
      </w:r>
      <w:r w:rsidR="00EB2E18">
        <w:t>nặng</w:t>
      </w:r>
      <w:r w:rsidRPr="00F23718">
        <w:t xml:space="preserve"> cơ th</w:t>
      </w:r>
      <w:r>
        <w:t>ể</w:t>
      </w:r>
      <w:r w:rsidRPr="00F23718">
        <w:t>:</w:t>
      </w:r>
    </w:p>
    <w:p w14:paraId="2F4EB94C" w14:textId="289F6332" w:rsidR="003719D6" w:rsidRDefault="003719D6" w:rsidP="003719D6">
      <w:r>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w:t>
      </w:r>
    </w:p>
    <w:p w14:paraId="525BE8BF" w14:textId="373E8D0B" w:rsidR="003719D6" w:rsidRDefault="003719D6" w:rsidP="003719D6">
      <w:r>
        <w:t xml:space="preserve">Cân trẻ em: nên cởi hết quần áo. Trường hợp cháu quấy khóc, không dỗ được, có thể cân mẹ cháu rồi cân mẹ bế cháu. Cần chú ý trừ ngay để lấy số cân nặng thực tế của cháu. </w:t>
      </w:r>
    </w:p>
    <w:p w14:paraId="44821F99" w14:textId="59AE89F5" w:rsidR="003E0B4E" w:rsidRPr="00065CB5" w:rsidRDefault="003719D6" w:rsidP="003719D6">
      <w:r>
        <w:t>Cân người lớn: nam giới chỉ mặc quần đùi, cởi trần, không đi giày dép; nữ giới mặc quần áo gọn nhất và phải trừ bớt cân nặng trung bình của quần áo khi tính kết quả. Người được cân đứng giữa bàn cân, không cử động, mắt nhìn thẳng, trọng lượng bổ đều cả hai chân. Cân đặt ở vị trí ổn định và bằng phẳng, chỉnh cân về vị trí cân bằng ở số 0. Hàng ngày phải kiểm tra cân hai lần bằng cách dùng quả cân chuẩn (hoặc vật tương đương, ví dụ một can nước) để kiểm soát độ chính xác, độ nh</w:t>
      </w:r>
      <w:r w:rsidR="00633B0B">
        <w:t>ạ</w:t>
      </w:r>
      <w:r>
        <w:t xml:space="preserve">y của cân. Cân nặng được ghi với 1 hoặc 2 số lẻ, thí dụ 11,2kg tùy theo loại cân có độ nhạy 100 hoặc 10g. </w:t>
      </w:r>
      <w:r w:rsidR="003E0B4E">
        <w:t>Tỷ lệ thay đổi trọng lượng cơ thể</w:t>
      </w:r>
      <w:r w:rsidR="00065CB5">
        <w:t>:</w:t>
      </w:r>
    </w:p>
    <w:p w14:paraId="5DEA6E11" w14:textId="2EF0172A" w:rsidR="009B4397" w:rsidRPr="005A33D7" w:rsidRDefault="009B4397" w:rsidP="00C23165">
      <w:pPr>
        <w:rPr>
          <w:sz w:val="24"/>
          <w:szCs w:val="24"/>
        </w:rPr>
      </w:pPr>
      <m:oMathPara>
        <m:oMath>
          <m:r>
            <w:rPr>
              <w:rFonts w:ascii="Cambria Math" w:hAnsi="Cambria Math"/>
              <w:sz w:val="24"/>
              <w:szCs w:val="24"/>
            </w:rPr>
            <m:t>Thay</m:t>
          </m:r>
          <m:r>
            <m:rPr>
              <m:sty m:val="p"/>
            </m:rPr>
            <w:rPr>
              <w:rFonts w:ascii="Cambria Math" w:hAnsi="Cambria Math"/>
              <w:sz w:val="24"/>
              <w:szCs w:val="24"/>
            </w:rPr>
            <m:t xml:space="preserve"> đổ</m:t>
          </m:r>
          <m:r>
            <w:rPr>
              <w:rFonts w:ascii="Cambria Math" w:hAnsi="Cambria Math"/>
              <w:sz w:val="24"/>
              <w:szCs w:val="24"/>
            </w:rPr>
            <m:t>i</m:t>
          </m:r>
          <m:r>
            <m:rPr>
              <m:sty m:val="p"/>
            </m:rPr>
            <w:rPr>
              <w:rFonts w:ascii="Cambria Math" w:hAnsi="Cambria Math"/>
              <w:sz w:val="24"/>
              <w:szCs w:val="24"/>
            </w:rPr>
            <m:t xml:space="preserve"> (%)=</m:t>
          </m:r>
          <m:f>
            <m:fPr>
              <m:ctrlPr>
                <w:rPr>
                  <w:rFonts w:ascii="Cambria Math" w:hAnsi="Cambria Math"/>
                  <w:sz w:val="24"/>
                  <w:szCs w:val="24"/>
                </w:rPr>
              </m:ctrlPr>
            </m:fPr>
            <m:num>
              <m:d>
                <m:dPr>
                  <m:begChr m:val="["/>
                  <m:endChr m:val="]"/>
                  <m:ctrlPr>
                    <w:rPr>
                      <w:rFonts w:ascii="Cambria Math" w:hAnsi="Cambria Math"/>
                      <w:sz w:val="24"/>
                      <w:szCs w:val="24"/>
                    </w:rPr>
                  </m:ctrlPr>
                </m:dPr>
                <m:e>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c</m:t>
                  </m:r>
                  <m:r>
                    <m:rPr>
                      <m:sty m:val="p"/>
                    </m:rPr>
                    <w:rPr>
                      <w:rFonts w:ascii="Cambria Math" w:hAnsi="Cambria Math"/>
                      <w:sz w:val="24"/>
                      <w:szCs w:val="24"/>
                    </w:rPr>
                    <m:t xml:space="preserve">ơ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r>
                    <m:rPr>
                      <m:sty m:val="p"/>
                    </m:rPr>
                    <w:rPr>
                      <w:rFonts w:ascii="Cambria Math" w:hAnsi="Cambria Math"/>
                      <w:sz w:val="24"/>
                      <w:szCs w:val="24"/>
                    </w:rPr>
                    <m:t>-</m:t>
                  </m:r>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hi</m:t>
                  </m:r>
                  <m:r>
                    <m:rPr>
                      <m:sty m:val="p"/>
                    </m:rPr>
                    <w:rPr>
                      <w:rFonts w:ascii="Cambria Math" w:hAnsi="Cambria Math"/>
                      <w:sz w:val="24"/>
                      <w:szCs w:val="24"/>
                    </w:rPr>
                    <m:t>ệ</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t</m:t>
                  </m:r>
                  <m:r>
                    <m:rPr>
                      <m:sty m:val="p"/>
                    </m:rPr>
                    <w:rPr>
                      <w:rFonts w:ascii="Cambria Math" w:hAnsi="Cambria Math"/>
                      <w:sz w:val="24"/>
                      <w:szCs w:val="24"/>
                    </w:rPr>
                    <m:t>ạ</m:t>
                  </m:r>
                  <m:r>
                    <w:rPr>
                      <w:rFonts w:ascii="Cambria Math" w:hAnsi="Cambria Math"/>
                      <w:sz w:val="24"/>
                      <w:szCs w:val="24"/>
                    </w:rPr>
                    <m:t>i</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e>
              </m:d>
              <m:r>
                <w:rPr>
                  <w:rFonts w:ascii="Cambria Math" w:hAnsi="Cambria Math"/>
                  <w:sz w:val="24"/>
                  <w:szCs w:val="24"/>
                </w:rPr>
                <m:t>x</m:t>
              </m:r>
              <m:r>
                <m:rPr>
                  <m:sty m:val="p"/>
                </m:rPr>
                <w:rPr>
                  <w:rFonts w:ascii="Cambria Math" w:hAnsi="Cambria Math"/>
                  <w:sz w:val="24"/>
                  <w:szCs w:val="24"/>
                </w:rPr>
                <m:t>100</m:t>
              </m:r>
            </m:num>
            <m:den>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den>
          </m:f>
        </m:oMath>
      </m:oMathPara>
    </w:p>
    <w:p w14:paraId="0514367E" w14:textId="63EF785E" w:rsidR="003E0B4E" w:rsidRPr="00034E73" w:rsidRDefault="003E0B4E" w:rsidP="00C23165">
      <w:r>
        <w:t>Công thức n</w:t>
      </w:r>
      <w:r w:rsidR="001A2F26">
        <w:t>à</w:t>
      </w:r>
      <w:r>
        <w:t>y được sử dụng để tính toán tỷ lệ trọng lượng cơ thể giảm đi hơn</w:t>
      </w:r>
      <w:r w:rsidR="009B4397">
        <w:t xml:space="preserve"> là</w:t>
      </w:r>
      <w:r>
        <w:t xml:space="preserve"> t</w:t>
      </w:r>
      <w:r w:rsidR="00365B9D">
        <w:t>ỷ</w:t>
      </w:r>
      <w:r>
        <w:t xml:space="preserve"> lệ tăng lên, bởi v</w:t>
      </w:r>
      <w:r w:rsidR="00617715">
        <w:t>ì</w:t>
      </w:r>
      <w:r>
        <w:t xml:space="preserve"> t</w:t>
      </w:r>
      <w:r w:rsidR="00617715">
        <w:t>ỷ</w:t>
      </w:r>
      <w:r>
        <w:t xml:space="preserve"> lệ giảm đi là một chỉ ti</w:t>
      </w:r>
      <w:r w:rsidR="005A33D7">
        <w:t>ê</w:t>
      </w:r>
      <w:r>
        <w:t>u quan trọng để xác định nguy cơ</w:t>
      </w:r>
      <w:r w:rsidR="009B4397">
        <w:t xml:space="preserve"> </w:t>
      </w:r>
      <w:r>
        <w:t xml:space="preserve">SDD của bệnh nhân. Khi sử dụng </w:t>
      </w:r>
      <w:r w:rsidR="00F42AD1">
        <w:t>“</w:t>
      </w:r>
      <w:r>
        <w:t>tỷ lệ giảm c</w:t>
      </w:r>
      <w:r w:rsidR="00F42AD1">
        <w:t>ân” như là một thông số để can thiệp</w:t>
      </w:r>
      <w:r w:rsidR="009B4397">
        <w:t xml:space="preserve"> </w:t>
      </w:r>
      <w:r w:rsidR="00022858">
        <w:t>dinh dưỡng</w:t>
      </w:r>
      <w:r>
        <w:t xml:space="preserve"> khi: bệnh nhân sụt cân không mong muốn &gt; 10% trong vòng 3 đến 6 th</w:t>
      </w:r>
      <w:r w:rsidR="00DE0A3C">
        <w:t>á</w:t>
      </w:r>
      <w:r>
        <w:t>ng</w:t>
      </w:r>
      <w:r w:rsidR="009B4397">
        <w:t xml:space="preserve"> </w:t>
      </w:r>
      <w:r>
        <w:t>hoặc bệnh nhân có BMI &lt; 18,5</w:t>
      </w:r>
      <w:r w:rsidR="002800E8">
        <w:t xml:space="preserve"> kg/m</w:t>
      </w:r>
      <w:r w:rsidR="002800E8">
        <w:rPr>
          <w:vertAlign w:val="superscript"/>
        </w:rPr>
        <w:t>2</w:t>
      </w:r>
      <w:r>
        <w:t xml:space="preserve"> và có sụt cân không mong muốn &gt; 5% trong 3 đến 6</w:t>
      </w:r>
      <w:r w:rsidR="009B4397">
        <w:t xml:space="preserve"> </w:t>
      </w:r>
      <w:r>
        <w:t>th</w:t>
      </w:r>
      <w:r w:rsidR="00B7611A">
        <w:t>á</w:t>
      </w:r>
      <w:r>
        <w:t>ng. Quá tr</w:t>
      </w:r>
      <w:r w:rsidR="00B7611A">
        <w:t>ình</w:t>
      </w:r>
      <w:r>
        <w:t xml:space="preserve"> cân đo và ph</w:t>
      </w:r>
      <w:r w:rsidR="0024548C">
        <w:t>ỏ</w:t>
      </w:r>
      <w:r>
        <w:t xml:space="preserve">ng </w:t>
      </w:r>
      <w:r w:rsidR="00972917">
        <w:t>vấn</w:t>
      </w:r>
      <w:r>
        <w:t xml:space="preserve"> diễn ra tại phòng thủ thuật của khoa Lao h</w:t>
      </w:r>
      <w:r w:rsidR="009B4397">
        <w:t>ô hấ</w:t>
      </w:r>
      <w:r>
        <w:t>p BV</w:t>
      </w:r>
      <w:r w:rsidR="00FC2CAE">
        <w:t xml:space="preserve">PHP </w:t>
      </w:r>
      <w:r>
        <w:t>cho t</w:t>
      </w:r>
      <w:r w:rsidR="00034E73">
        <w:t>ấ</w:t>
      </w:r>
      <w:r>
        <w:t>t cả các bệnh nhân lao phổi điều trị tại khoa</w:t>
      </w:r>
      <w:r w:rsidR="00034E73">
        <w:t>.</w:t>
      </w:r>
    </w:p>
    <w:p w14:paraId="737B3857" w14:textId="51627182" w:rsidR="003E0B4E" w:rsidRDefault="003E0B4E" w:rsidP="00C23165">
      <w:r>
        <w:t>Chi</w:t>
      </w:r>
      <w:r w:rsidR="00007024">
        <w:t>ề</w:t>
      </w:r>
      <w:r>
        <w:t>u cao</w:t>
      </w:r>
      <w:r w:rsidR="009B4397">
        <w:t>:</w:t>
      </w:r>
    </w:p>
    <w:p w14:paraId="73113360" w14:textId="64CB077A" w:rsidR="00B83D83" w:rsidRDefault="00B83D83" w:rsidP="00B83D83">
      <w:r>
        <w:t>Đo chiều cao đứng: Bỏ guốc dép, đi chân không, đứng quay lưng vào thước đo. Lưu ý để thước đo theo chiều thẳng đứng, vuông góc với mặt đất nằm ngang. Gót chân, 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48A964EA" w14:textId="1F0BB8C5" w:rsidR="00B83D83" w:rsidRPr="009B4397" w:rsidRDefault="00B83D83" w:rsidP="00B83D83">
      <w:r>
        <w:t>Đo chiều dài nằm: Để thước trên mặt phẳng nằm ngang. Đặt cháu nằm ngửa, một người giữ đầu để mắt nhìn thẳng lên trần nhà, mảnh gỗ chỉ số 0 của thước áp sát đỉnh đầu. Một người ấn thẳng đầu gối và đưa mảnh gỗ ngang thứ hai áp sát gót bàn chân, lưu ý để gót chân sát mặt phẳng nằm ngang và bàn chân thẳng đứng. Đọc kết quả và ghi số cm với 1 số lẻ, ví dụ: 53,2cm (độ nhạy 1mm). Cần lưu ý so sánh với bảng phù hợp, vì cách đo chiều dài nằm và chiều cao đứng có sai số khác nhau 1-2cm.</w:t>
      </w:r>
    </w:p>
    <w:p w14:paraId="6C09ABD0" w14:textId="0249C99B" w:rsidR="005164E0" w:rsidRPr="00B2198E" w:rsidRDefault="00214456" w:rsidP="00214456">
      <w:pPr>
        <w:pStyle w:val="Heading4"/>
      </w:pPr>
      <w:bookmarkStart w:id="36" w:name="_Toc124290126"/>
      <w:r>
        <w:t xml:space="preserve">1.3.2. </w:t>
      </w:r>
      <w:r w:rsidR="005164E0">
        <w:t>Phương pháp SGA</w:t>
      </w:r>
      <w:bookmarkEnd w:id="36"/>
    </w:p>
    <w:p w14:paraId="3698E04A" w14:textId="2824B440" w:rsidR="005164E0" w:rsidRDefault="00213B74" w:rsidP="00C23165">
      <w:r>
        <w:t>Cách đánh giá p</w:t>
      </w:r>
      <w:r w:rsidRPr="00213B74">
        <w:t xml:space="preserve">hương pháp đánh giá dinh dưỡng chủ quan </w:t>
      </w:r>
      <w:r>
        <w:t>SGA (</w:t>
      </w:r>
      <w:r w:rsidRPr="00213B74">
        <w:t>Subjective Global Assessment of nutritional status</w:t>
      </w:r>
      <w:r>
        <w:t>)</w:t>
      </w:r>
      <w:r w:rsidR="005164E0">
        <w:t>:</w:t>
      </w:r>
    </w:p>
    <w:p w14:paraId="5B58A116" w14:textId="489F2D40" w:rsidR="005164E0" w:rsidRDefault="005164E0" w:rsidP="00C23165">
      <w:r>
        <w:t xml:space="preserve">- </w:t>
      </w:r>
      <w:r w:rsidR="00895FC8">
        <w:t>Bệnh sử b</w:t>
      </w:r>
      <w:r>
        <w:t>ao gồm 6 tiêu chí đánh giá</w:t>
      </w:r>
      <w:r w:rsidR="00895FC8">
        <w:t>:</w:t>
      </w:r>
    </w:p>
    <w:p w14:paraId="75CD00C3" w14:textId="421EB30F" w:rsidR="005164E0" w:rsidRDefault="00012350" w:rsidP="00C23165">
      <w:r>
        <w:t>+</w:t>
      </w:r>
      <w:r w:rsidR="005164E0">
        <w:t xml:space="preserve"> Thay đổi trọng lượng trong 6 tháng: </w:t>
      </w:r>
      <w:r w:rsidR="002F6458">
        <w:t>s</w:t>
      </w:r>
      <w:r w:rsidR="005164E0">
        <w:t xml:space="preserve">ụt cân các mức độ dưới 5% ổn định hoặc tăng cân cho điểm A, sụt cân từ </w:t>
      </w:r>
      <w:r w:rsidR="008E131F">
        <w:t>5</w:t>
      </w:r>
      <w:r w:rsidR="005164E0">
        <w:t xml:space="preserve"> đến 10% cho điểm B, sụt cân trên 10% cho điểm C.</w:t>
      </w:r>
    </w:p>
    <w:p w14:paraId="1B503E21" w14:textId="508291EC" w:rsidR="005164E0" w:rsidRDefault="00012350" w:rsidP="00C23165">
      <w:r>
        <w:t>+</w:t>
      </w:r>
      <w:r w:rsidR="005164E0">
        <w:t xml:space="preserve"> Thay đổi trọng lượng trong v</w:t>
      </w:r>
      <w:r w:rsidR="003A18E3">
        <w:t>òn</w:t>
      </w:r>
      <w:r w:rsidR="005164E0">
        <w:t xml:space="preserve">g 2 tuần qua: </w:t>
      </w:r>
      <w:r w:rsidR="002F6458">
        <w:t>t</w:t>
      </w:r>
      <w:r w:rsidR="005164E0">
        <w:t xml:space="preserve">ăng cân cho điểm A, cân nặng </w:t>
      </w:r>
      <w:r w:rsidR="00E9761B">
        <w:t>ổ</w:t>
      </w:r>
      <w:r w:rsidR="005164E0">
        <w:t>n định cho B, sụt cân cho C.</w:t>
      </w:r>
    </w:p>
    <w:p w14:paraId="2E1BD221" w14:textId="5E8BEE4A" w:rsidR="005164E0" w:rsidRDefault="00012350" w:rsidP="00C23165">
      <w:r>
        <w:t>+</w:t>
      </w:r>
      <w:r w:rsidR="005164E0">
        <w:t xml:space="preserve"> Sự thay đ</w:t>
      </w:r>
      <w:r w:rsidR="00E959ED">
        <w:t>ổ</w:t>
      </w:r>
      <w:r w:rsidR="005164E0">
        <w:t xml:space="preserve">i </w:t>
      </w:r>
      <w:r w:rsidR="00E959ED">
        <w:t>t</w:t>
      </w:r>
      <w:r w:rsidR="005164E0">
        <w:t xml:space="preserve">rong chế độ ăn và khẩu phần ăn: </w:t>
      </w:r>
      <w:r w:rsidR="002F6458">
        <w:t>k</w:t>
      </w:r>
      <w:r w:rsidR="005164E0">
        <w:t>hông có v</w:t>
      </w:r>
      <w:r w:rsidR="008B2C5D">
        <w:t>ấ</w:t>
      </w:r>
      <w:r w:rsidR="005164E0">
        <w:t>n để về thay đổi chế độ ăn hoặc kh</w:t>
      </w:r>
      <w:r w:rsidR="00616F87">
        <w:t>ẩ</w:t>
      </w:r>
      <w:r w:rsidR="005164E0">
        <w:t>u ph</w:t>
      </w:r>
      <w:r w:rsidR="00616F87">
        <w:t>ầ</w:t>
      </w:r>
      <w:r w:rsidR="005164E0">
        <w:t>n ăn cho điểm A, thay đổi một chút nhưng không nặng cho điểm B, thay đổi nhiều hoặc nặng cho điểm C.</w:t>
      </w:r>
    </w:p>
    <w:p w14:paraId="22131D56" w14:textId="3D25060E" w:rsidR="005164E0" w:rsidRDefault="00012350" w:rsidP="00C23165">
      <w:r>
        <w:t>+</w:t>
      </w:r>
      <w:r w:rsidR="005164E0">
        <w:t xml:space="preserve"> Hiện diện của triệu chứng dạ d</w:t>
      </w:r>
      <w:r w:rsidR="00BB1BA0">
        <w:t>à</w:t>
      </w:r>
      <w:r w:rsidR="005164E0">
        <w:t>y</w:t>
      </w:r>
      <w:r w:rsidR="00BB1BA0">
        <w:t xml:space="preserve"> </w:t>
      </w:r>
      <w:r w:rsidR="005164E0">
        <w:t>- ruột như là bu</w:t>
      </w:r>
      <w:r w:rsidR="00B6266B">
        <w:t>ồ</w:t>
      </w:r>
      <w:r w:rsidR="005164E0">
        <w:t>n nôn, nôn, tiêu chảy, ch</w:t>
      </w:r>
      <w:r w:rsidR="001D6255">
        <w:t>á</w:t>
      </w:r>
      <w:r w:rsidR="005164E0">
        <w:t>n ăn kéo d</w:t>
      </w:r>
      <w:r w:rsidR="00FB53DF">
        <w:t>à</w:t>
      </w:r>
      <w:r w:rsidR="005164E0">
        <w:t>i trên 2 tu</w:t>
      </w:r>
      <w:r w:rsidR="00FB53DF">
        <w:t>ầ</w:t>
      </w:r>
      <w:r w:rsidR="005164E0">
        <w:t xml:space="preserve">n: </w:t>
      </w:r>
      <w:r w:rsidR="0075420F">
        <w:t>k</w:t>
      </w:r>
      <w:r w:rsidR="005164E0">
        <w:t>hông có các triệu chứng trên cho điểm A, có một trong các triệu chứng trên nhưng nhẹ cho điểm B, nặng cho điểm C.</w:t>
      </w:r>
    </w:p>
    <w:p w14:paraId="2733B409" w14:textId="3ADE94D4" w:rsidR="005164E0" w:rsidRDefault="0075420F" w:rsidP="00C23165">
      <w:r>
        <w:t>+</w:t>
      </w:r>
      <w:r w:rsidR="005164E0">
        <w:t xml:space="preserve"> Thay đ</w:t>
      </w:r>
      <w:r w:rsidR="00AA6919">
        <w:t>ổ</w:t>
      </w:r>
      <w:r w:rsidR="005164E0">
        <w:t xml:space="preserve">i hoạt động chức năng cơ thể: </w:t>
      </w:r>
      <w:r>
        <w:t>đ</w:t>
      </w:r>
      <w:r w:rsidR="005164E0">
        <w:t>i lại hoạt động b</w:t>
      </w:r>
      <w:r>
        <w:t>ì</w:t>
      </w:r>
      <w:r w:rsidR="005164E0">
        <w:t>nh thường không thay đổi cho điểm A, có thể đi lại được hoặc ngồi cho điểm B, nằm tại giường không đi lại được cho điểm C.</w:t>
      </w:r>
    </w:p>
    <w:p w14:paraId="084AC7A5" w14:textId="1398DF78" w:rsidR="005164E0" w:rsidRDefault="0090358C" w:rsidP="00C23165">
      <w:r>
        <w:t>+</w:t>
      </w:r>
      <w:r w:rsidR="005164E0">
        <w:t xml:space="preserve"> Nhu c</w:t>
      </w:r>
      <w:r w:rsidR="00895134">
        <w:t>ầ</w:t>
      </w:r>
      <w:r w:rsidR="005164E0">
        <w:t>u chuyển hóa liên quan đến stress bệnh lý: Nhu cầu chuyển hóa thấp cho điểm A, tăng chuyển hóa cho điểm B, tăng cao cho điểm C.</w:t>
      </w:r>
    </w:p>
    <w:p w14:paraId="0856DF0F" w14:textId="0A010843" w:rsidR="005164E0" w:rsidRPr="005164E0" w:rsidRDefault="005164E0" w:rsidP="00C23165">
      <w:r>
        <w:t xml:space="preserve">- Thăm khám lâm </w:t>
      </w:r>
      <w:r w:rsidR="00205E2A">
        <w:t>sàng</w:t>
      </w:r>
      <w:r w:rsidR="00900E8F">
        <w:t xml:space="preserve"> b</w:t>
      </w:r>
      <w:r>
        <w:t>ao gồm 4 tiêu chí đánh giá:</w:t>
      </w:r>
    </w:p>
    <w:p w14:paraId="065E48C6" w14:textId="21094386" w:rsidR="005164E0" w:rsidRDefault="003B41BD" w:rsidP="00C23165">
      <w:r>
        <w:t>+</w:t>
      </w:r>
      <w:r w:rsidR="005164E0">
        <w:t xml:space="preserve"> Đánh giá việc m</w:t>
      </w:r>
      <w:r w:rsidR="00DB4CAA">
        <w:t>ấ</w:t>
      </w:r>
      <w:r w:rsidR="005164E0">
        <w:t>t lớp mỡ dưới da</w:t>
      </w:r>
      <w:r w:rsidR="00195F59">
        <w:t>:</w:t>
      </w:r>
      <w:r w:rsidR="005164E0">
        <w:t xml:space="preserve"> tại cơ tam đầu, cơ nhị đầu và lớp mỡ dưới mắt</w:t>
      </w:r>
      <w:r w:rsidR="00A959D7">
        <w:t>;</w:t>
      </w:r>
      <w:r w:rsidR="005164E0">
        <w:t xml:space="preserve"> không m</w:t>
      </w:r>
      <w:r w:rsidR="00A959D7">
        <w:t>ấ</w:t>
      </w:r>
      <w:r w:rsidR="005164E0">
        <w:t>t lớp mỡ dưới da cho điểm A, m</w:t>
      </w:r>
      <w:r w:rsidR="005400EB">
        <w:t>ấ</w:t>
      </w:r>
      <w:r w:rsidR="005164E0">
        <w:t>t lớp mỡ dưới da nhẹ đến tr</w:t>
      </w:r>
      <w:r w:rsidR="006D3811">
        <w:t>u</w:t>
      </w:r>
      <w:r w:rsidR="005164E0">
        <w:t>ng bình cho điểm B, m</w:t>
      </w:r>
      <w:r w:rsidR="00BB0927">
        <w:t>ấ</w:t>
      </w:r>
      <w:r w:rsidR="005164E0">
        <w:t>t lớp mỡ dưới da nặng cho điểm C.</w:t>
      </w:r>
    </w:p>
    <w:p w14:paraId="595C34DA" w14:textId="472A4FF5" w:rsidR="005164E0" w:rsidRPr="00B12585" w:rsidRDefault="003B41BD" w:rsidP="00C23165">
      <w:r>
        <w:t>+</w:t>
      </w:r>
      <w:r w:rsidR="005164E0">
        <w:t xml:space="preserve"> Đánh giá t</w:t>
      </w:r>
      <w:r w:rsidR="00872326">
        <w:t>ì</w:t>
      </w:r>
      <w:r w:rsidR="005164E0">
        <w:t>nh trạng teo cơ</w:t>
      </w:r>
      <w:r w:rsidR="00061660">
        <w:t>:</w:t>
      </w:r>
      <w:r w:rsidR="005164E0">
        <w:t xml:space="preserve"> tại thái </w:t>
      </w:r>
      <w:r w:rsidR="00872326">
        <w:t>dươ</w:t>
      </w:r>
      <w:r w:rsidR="005164E0">
        <w:t>ng, xương đ</w:t>
      </w:r>
      <w:r w:rsidR="00B12585">
        <w:t>ò</w:t>
      </w:r>
      <w:r w:rsidR="005164E0">
        <w:t>n, vai, xương b</w:t>
      </w:r>
      <w:r w:rsidR="00B12585">
        <w:t>ả</w:t>
      </w:r>
      <w:r w:rsidR="005164E0">
        <w:t xml:space="preserve"> v</w:t>
      </w:r>
      <w:r w:rsidR="00B12585">
        <w:t>a</w:t>
      </w:r>
      <w:r w:rsidR="005164E0">
        <w:t>i, cơ giữa các xương, đầu gối, cơ tứ đầu đùi và bắp chân: không teo cơ cho điểm A, teo cơ nhẹ đến trung bình cho điểm B, teo cơ nặng cho điểm C</w:t>
      </w:r>
      <w:r w:rsidR="00B12585">
        <w:t>.</w:t>
      </w:r>
    </w:p>
    <w:p w14:paraId="5C8EE625" w14:textId="673F1816" w:rsidR="005164E0" w:rsidRDefault="00061660" w:rsidP="00C23165">
      <w:r>
        <w:t>+</w:t>
      </w:r>
      <w:r w:rsidR="005164E0">
        <w:t xml:space="preserve"> Đánh gi</w:t>
      </w:r>
      <w:r w:rsidR="00B94A5A">
        <w:t>á</w:t>
      </w:r>
      <w:r w:rsidR="005164E0">
        <w:t xml:space="preserve"> mức độ ph</w:t>
      </w:r>
      <w:r w:rsidR="00B94A5A">
        <w:t>ù</w:t>
      </w:r>
      <w:r w:rsidR="00D76CC0">
        <w:t>:</w:t>
      </w:r>
      <w:r w:rsidR="005164E0">
        <w:t xml:space="preserve"> tại mắt cá chân và v</w:t>
      </w:r>
      <w:r w:rsidR="00A237C7">
        <w:t>ù</w:t>
      </w:r>
      <w:r w:rsidR="005164E0">
        <w:t>ng c</w:t>
      </w:r>
      <w:r w:rsidR="00A237C7">
        <w:t>ù</w:t>
      </w:r>
      <w:r w:rsidR="005164E0">
        <w:t>ng cụ</w:t>
      </w:r>
      <w:r w:rsidR="00A237C7">
        <w:t>t</w:t>
      </w:r>
      <w:r w:rsidR="00497282">
        <w:t>;</w:t>
      </w:r>
      <w:r w:rsidR="005164E0">
        <w:t xml:space="preserve"> không ph</w:t>
      </w:r>
      <w:r w:rsidR="00822B7E">
        <w:t>ù</w:t>
      </w:r>
      <w:r w:rsidR="005164E0">
        <w:t xml:space="preserve"> cho điểm A, ph</w:t>
      </w:r>
      <w:r w:rsidR="0065505F">
        <w:t>ù</w:t>
      </w:r>
      <w:r w:rsidR="005164E0">
        <w:t xml:space="preserve"> nhẹ đến trung bình cho điểm B, ph</w:t>
      </w:r>
      <w:r w:rsidR="0065505F">
        <w:t>ù</w:t>
      </w:r>
      <w:r w:rsidR="005164E0">
        <w:t xml:space="preserve"> nặng cho điểm C</w:t>
      </w:r>
      <w:r w:rsidR="00FD5C5F">
        <w:t>.</w:t>
      </w:r>
    </w:p>
    <w:p w14:paraId="274C7684" w14:textId="35FA2E7E" w:rsidR="00691EBB" w:rsidRDefault="00497282" w:rsidP="00C23165">
      <w:r>
        <w:t>+</w:t>
      </w:r>
      <w:r w:rsidR="00691EBB" w:rsidRPr="00691EBB">
        <w:t xml:space="preserve"> Đánh giá có hay không dịch cổ chướng v</w:t>
      </w:r>
      <w:r w:rsidR="00FA0B9F">
        <w:t>à</w:t>
      </w:r>
      <w:r w:rsidR="00691EBB" w:rsidRPr="00691EBB">
        <w:t xml:space="preserve"> mức độ của nó nếu có: không có</w:t>
      </w:r>
      <w:r w:rsidR="00691EBB">
        <w:t xml:space="preserve"> </w:t>
      </w:r>
      <w:r w:rsidR="00691EBB" w:rsidRPr="00691EBB">
        <w:t>địch cổ chướng cho điểm A, có dịch cổ chướng nhẹ đến trung bình cho điểm B, có</w:t>
      </w:r>
      <w:r w:rsidR="00691EBB">
        <w:t xml:space="preserve"> </w:t>
      </w:r>
      <w:r w:rsidR="00691EBB" w:rsidRPr="00691EBB">
        <w:t>dịch cổ chướng r</w:t>
      </w:r>
      <w:r w:rsidR="00FA0B9F">
        <w:t>ấ</w:t>
      </w:r>
      <w:r w:rsidR="00691EBB" w:rsidRPr="00691EBB">
        <w:t>t nhiều cho điểm C.</w:t>
      </w:r>
    </w:p>
    <w:p w14:paraId="3351EDB2" w14:textId="23A7BDC9" w:rsidR="00691EBB" w:rsidRPr="00691EBB" w:rsidRDefault="00691EBB" w:rsidP="00C23165">
      <w:r w:rsidRPr="00691EBB">
        <w:t>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w:t>
      </w:r>
      <w:r w:rsidR="00417E13">
        <w:t>i</w:t>
      </w:r>
      <w:r w:rsidRPr="00691EBB">
        <w:t>nh dưỡng) như sau:</w:t>
      </w:r>
    </w:p>
    <w:p w14:paraId="69189BFB" w14:textId="0D9479D7" w:rsidR="00691EBB" w:rsidRPr="00691EBB" w:rsidRDefault="00EE4BFB" w:rsidP="00C23165">
      <w:r>
        <w:t xml:space="preserve">- </w:t>
      </w:r>
      <w:r w:rsidR="00691EBB" w:rsidRPr="00691EBB">
        <w:t>Khám lớp mỡ dưới da:</w:t>
      </w:r>
    </w:p>
    <w:p w14:paraId="4F3D954C" w14:textId="122946CD" w:rsidR="00691EBB" w:rsidRPr="00691EBB" w:rsidRDefault="00EE4BFB" w:rsidP="00C23165">
      <w:r>
        <w:t xml:space="preserve">+ </w:t>
      </w:r>
      <w:r w:rsidR="00691EBB" w:rsidRPr="00691EBB">
        <w:t>Vị trí: có thể là vùng tương ứng cơ tam đầu cánh tay, cơ nhị đầu, cơ dưới</w:t>
      </w:r>
      <w:r w:rsidR="00691EBB">
        <w:t xml:space="preserve"> </w:t>
      </w:r>
      <w:r w:rsidR="00691EBB" w:rsidRPr="00691EBB">
        <w:t>xương b</w:t>
      </w:r>
      <w:r w:rsidR="00A713C1">
        <w:t>ả</w:t>
      </w:r>
      <w:r w:rsidR="00691EBB" w:rsidRPr="00691EBB">
        <w:t xml:space="preserve"> </w:t>
      </w:r>
      <w:r w:rsidR="00A713C1">
        <w:t>vai</w:t>
      </w:r>
      <w:r w:rsidR="009D2276">
        <w:t>.</w:t>
      </w:r>
    </w:p>
    <w:p w14:paraId="7ABEE69B" w14:textId="737F6C53" w:rsidR="00691EBB" w:rsidRPr="00691EBB" w:rsidRDefault="009D2276" w:rsidP="00C23165">
      <w:r>
        <w:t xml:space="preserve">+ </w:t>
      </w:r>
      <w:r w:rsidR="00691EBB" w:rsidRPr="00691EBB">
        <w:t xml:space="preserve">Cách khám: </w:t>
      </w:r>
      <w:r w:rsidR="007F6BD9">
        <w:t>đ</w:t>
      </w:r>
      <w:r w:rsidR="001D4D15">
        <w:t>iề</w:t>
      </w:r>
      <w:r w:rsidR="00691EBB" w:rsidRPr="00691EBB">
        <w:t>u tra viên dùng ngón cái và ngón trỏ của tay véo da và tổ</w:t>
      </w:r>
      <w:r w:rsidR="00691EBB">
        <w:t xml:space="preserve"> </w:t>
      </w:r>
      <w:r w:rsidR="00691EBB" w:rsidRPr="00691EBB">
        <w:t xml:space="preserve">chức </w:t>
      </w:r>
      <w:r w:rsidR="00CE276D">
        <w:t>d</w:t>
      </w:r>
      <w:r w:rsidR="00691EBB" w:rsidRPr="00691EBB">
        <w:t>ưới da ở vị trí đã được xác định sau đó n</w:t>
      </w:r>
      <w:r w:rsidR="009C45B9">
        <w:t>â</w:t>
      </w:r>
      <w:r w:rsidR="00691EBB" w:rsidRPr="00691EBB">
        <w:t>ng nếp da và tổ chức dưới da</w:t>
      </w:r>
      <w:r w:rsidR="00691EBB">
        <w:t xml:space="preserve"> </w:t>
      </w:r>
      <w:r w:rsidR="00691EBB" w:rsidRPr="00691EBB">
        <w:t xml:space="preserve">tích ra khỏi cơ thể khoảng 1 </w:t>
      </w:r>
      <w:r w:rsidR="00EF0F29">
        <w:t>c</w:t>
      </w:r>
      <w:r w:rsidR="00691EBB" w:rsidRPr="00691EBB">
        <w:t>m (trục của nếp da tr</w:t>
      </w:r>
      <w:r w:rsidR="00D023E8">
        <w:t>ù</w:t>
      </w:r>
      <w:r w:rsidR="00691EBB" w:rsidRPr="00691EBB">
        <w:t>ng với trục của khối cơ đó).</w:t>
      </w:r>
    </w:p>
    <w:p w14:paraId="40BC49F6" w14:textId="48C03103" w:rsidR="00691EBB" w:rsidRDefault="007F6BD9" w:rsidP="00C23165">
      <w:r>
        <w:t xml:space="preserve">- </w:t>
      </w:r>
      <w:r w:rsidR="00691EBB" w:rsidRPr="00691EBB">
        <w:t>Kh</w:t>
      </w:r>
      <w:r w:rsidR="00AB0989">
        <w:t>á</w:t>
      </w:r>
      <w:r w:rsidR="00691EBB" w:rsidRPr="00691EBB">
        <w:t>m giảm khối cơ:</w:t>
      </w:r>
    </w:p>
    <w:p w14:paraId="2AF58293" w14:textId="017D0676" w:rsidR="00691EBB" w:rsidRDefault="007F6BD9" w:rsidP="00C23165">
      <w:r>
        <w:t xml:space="preserve">+ </w:t>
      </w:r>
      <w:r w:rsidR="00691EBB" w:rsidRPr="00691EBB">
        <w:t>Vị tr</w:t>
      </w:r>
      <w:r w:rsidR="00640CAC">
        <w:t>í</w:t>
      </w:r>
      <w:r>
        <w:t>:</w:t>
      </w:r>
      <w:r w:rsidR="00691EBB" w:rsidRPr="00691EBB">
        <w:t xml:space="preserve"> </w:t>
      </w:r>
      <w:r w:rsidR="00640CAC">
        <w:t>c</w:t>
      </w:r>
      <w:r w:rsidR="00691EBB" w:rsidRPr="00691EBB">
        <w:t>ơ delta hoặc cơ tứ đầu đ</w:t>
      </w:r>
      <w:r>
        <w:t>ù</w:t>
      </w:r>
      <w:r w:rsidR="00691EBB" w:rsidRPr="00691EBB">
        <w:t>i.</w:t>
      </w:r>
    </w:p>
    <w:p w14:paraId="266E2C62" w14:textId="535BBD61" w:rsidR="00691EBB" w:rsidRPr="00691EBB" w:rsidRDefault="007F6BD9" w:rsidP="00C23165">
      <w:r>
        <w:t xml:space="preserve">+ </w:t>
      </w:r>
      <w:r w:rsidR="00691EBB" w:rsidRPr="00691EBB">
        <w:t xml:space="preserve">Cách khám: </w:t>
      </w:r>
      <w:r>
        <w:t>đ</w:t>
      </w:r>
      <w:r w:rsidR="00691EBB" w:rsidRPr="00691EBB">
        <w:t>iều tra viên quan s</w:t>
      </w:r>
      <w:r w:rsidR="006C5797">
        <w:t>á</w:t>
      </w:r>
      <w:r w:rsidR="00691EBB" w:rsidRPr="00691EBB">
        <w:t>t khối cơ vùng cơ đó, sở nắn để phát hiện</w:t>
      </w:r>
    </w:p>
    <w:p w14:paraId="5C102FAB" w14:textId="279F03B7" w:rsidR="00691EBB" w:rsidRPr="00691EBB" w:rsidRDefault="00691EBB" w:rsidP="008225FB">
      <w:pPr>
        <w:ind w:firstLine="0"/>
      </w:pPr>
      <w:r w:rsidRPr="00691EBB">
        <w:t>các dấu hiệu teo cơ.</w:t>
      </w:r>
    </w:p>
    <w:p w14:paraId="7D18ED8D" w14:textId="5C35D746" w:rsidR="00691EBB" w:rsidRPr="00691EBB" w:rsidRDefault="008225FB" w:rsidP="00C23165">
      <w:r>
        <w:t xml:space="preserve">- </w:t>
      </w:r>
      <w:r w:rsidR="00691EBB" w:rsidRPr="00691EBB">
        <w:t>Khám phát hiện ph</w:t>
      </w:r>
      <w:r w:rsidR="00005D12">
        <w:t>ù</w:t>
      </w:r>
      <w:r w:rsidR="00691EBB" w:rsidRPr="00691EBB">
        <w:t>:</w:t>
      </w:r>
    </w:p>
    <w:p w14:paraId="32A75474" w14:textId="1D0D6364" w:rsidR="00691EBB" w:rsidRDefault="00CE320F" w:rsidP="00C23165">
      <w:r>
        <w:t xml:space="preserve">+ </w:t>
      </w:r>
      <w:r w:rsidR="00691EBB" w:rsidRPr="00691EBB">
        <w:t>Vị trí</w:t>
      </w:r>
      <w:r>
        <w:t>:</w:t>
      </w:r>
      <w:r w:rsidR="00691EBB" w:rsidRPr="00691EBB">
        <w:t xml:space="preserve"> v</w:t>
      </w:r>
      <w:r>
        <w:t>ù</w:t>
      </w:r>
      <w:r w:rsidR="00691EBB" w:rsidRPr="00691EBB">
        <w:t>ng mặt trước xương ch</w:t>
      </w:r>
      <w:r w:rsidR="00556146">
        <w:t>à</w:t>
      </w:r>
      <w:r w:rsidR="00691EBB" w:rsidRPr="00691EBB">
        <w:t>y hoặc v</w:t>
      </w:r>
      <w:r w:rsidR="00556146">
        <w:t>ù</w:t>
      </w:r>
      <w:r w:rsidR="00691EBB" w:rsidRPr="00691EBB">
        <w:t>ng mu b</w:t>
      </w:r>
      <w:r>
        <w:t>à</w:t>
      </w:r>
      <w:r w:rsidR="00691EBB" w:rsidRPr="00691EBB">
        <w:t>n chân.</w:t>
      </w:r>
    </w:p>
    <w:p w14:paraId="355E8E2B" w14:textId="736B236E" w:rsidR="00691EBB" w:rsidRDefault="00CE320F" w:rsidP="00C23165">
      <w:r>
        <w:t xml:space="preserve">+ </w:t>
      </w:r>
      <w:r w:rsidR="00691EBB" w:rsidRPr="00691EBB">
        <w:t xml:space="preserve">Cách khám: </w:t>
      </w:r>
      <w:r w:rsidR="00B769AA">
        <w:t>đ</w:t>
      </w:r>
      <w:r w:rsidR="003707BB">
        <w:t>iều</w:t>
      </w:r>
      <w:r w:rsidR="00691EBB" w:rsidRPr="00691EBB">
        <w:t xml:space="preserve"> tra viên </w:t>
      </w:r>
      <w:r w:rsidR="009F4999">
        <w:t>dù</w:t>
      </w:r>
      <w:r w:rsidR="00691EBB" w:rsidRPr="00691EBB">
        <w:t>ng ngón tay ấn vào các vị trí trên để t</w:t>
      </w:r>
      <w:r w:rsidR="00B769AA">
        <w:t>ì</w:t>
      </w:r>
      <w:r w:rsidR="00691EBB" w:rsidRPr="00691EBB">
        <w:t>m dấu</w:t>
      </w:r>
      <w:r w:rsidR="00691EBB">
        <w:t xml:space="preserve"> </w:t>
      </w:r>
      <w:r w:rsidR="00691EBB" w:rsidRPr="00691EBB">
        <w:t>hiệu lõm</w:t>
      </w:r>
      <w:r w:rsidR="009F4999">
        <w:t>.</w:t>
      </w:r>
    </w:p>
    <w:p w14:paraId="2B125967" w14:textId="77777777" w:rsidR="00E90A4D" w:rsidRDefault="00E90A4D" w:rsidP="00E90A4D">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0780DB05" w14:textId="0CA28CCC" w:rsidR="00691EBB" w:rsidRPr="00691EBB" w:rsidRDefault="00691EBB" w:rsidP="00C23165">
      <w:r w:rsidRPr="00691EBB">
        <w:t>Chỉ số gợi ý nhiều đến t</w:t>
      </w:r>
      <w:r w:rsidR="0078001E">
        <w:t>í</w:t>
      </w:r>
      <w:r w:rsidRPr="00691EBB">
        <w:t>nh đi</w:t>
      </w:r>
      <w:r w:rsidR="001F1364">
        <w:t>ể</w:t>
      </w:r>
      <w:r w:rsidRPr="00691EBB">
        <w:t xml:space="preserve">m "A" hoặc </w:t>
      </w:r>
      <w:r w:rsidR="00985A91">
        <w:t>ít</w:t>
      </w:r>
      <w:r w:rsidRPr="00691EBB">
        <w:t xml:space="preserve"> nguy cơ d</w:t>
      </w:r>
      <w:r w:rsidR="00335B12">
        <w:t>i</w:t>
      </w:r>
      <w:r w:rsidRPr="00691EBB">
        <w:t>nh dưỡng</w:t>
      </w:r>
      <w:r w:rsidR="001F1364">
        <w:t>:</w:t>
      </w:r>
    </w:p>
    <w:p w14:paraId="59DC1DED" w14:textId="231E1560" w:rsidR="00691EBB" w:rsidRPr="00691EBB" w:rsidRDefault="00691EBB" w:rsidP="00C23165">
      <w:r>
        <w:t>-</w:t>
      </w:r>
      <w:r w:rsidRPr="00691EBB">
        <w:t xml:space="preserve"> Cân nặng b</w:t>
      </w:r>
      <w:r w:rsidR="0061747D">
        <w:t>ì</w:t>
      </w:r>
      <w:r w:rsidRPr="00691EBB">
        <w:t>nh thường hoặc g</w:t>
      </w:r>
      <w:r w:rsidR="00905082">
        <w:t>ầ</w:t>
      </w:r>
      <w:r w:rsidRPr="00691EBB">
        <w:t>n đây tăng cân t</w:t>
      </w:r>
      <w:r w:rsidR="004B7795">
        <w:t>rở lại</w:t>
      </w:r>
      <w:r w:rsidR="00D86F69">
        <w:t>.</w:t>
      </w:r>
    </w:p>
    <w:p w14:paraId="455F4755" w14:textId="208E8BAD" w:rsidR="00691EBB" w:rsidRPr="00691EBB" w:rsidRDefault="00691EBB" w:rsidP="00C23165">
      <w:r>
        <w:t>-</w:t>
      </w:r>
      <w:r w:rsidRPr="00691EBB">
        <w:t xml:space="preserve"> Khẩu phần ăn b</w:t>
      </w:r>
      <w:r w:rsidR="0054235D">
        <w:t>ình</w:t>
      </w:r>
      <w:r>
        <w:t xml:space="preserve"> </w:t>
      </w:r>
      <w:r w:rsidRPr="00691EBB">
        <w:t>thư</w:t>
      </w:r>
      <w:r w:rsidR="00D86F69">
        <w:t>ờ</w:t>
      </w:r>
      <w:r w:rsidRPr="00691EBB">
        <w:t>ng hoặc cải thiện khẩu phần ăn.</w:t>
      </w:r>
    </w:p>
    <w:p w14:paraId="73406F6D" w14:textId="23D250E3" w:rsidR="00691EBB" w:rsidRPr="00691EBB" w:rsidRDefault="00691EBB" w:rsidP="00C23165">
      <w:r>
        <w:t>-</w:t>
      </w:r>
      <w:r w:rsidRPr="00691EBB">
        <w:t xml:space="preserve"> M</w:t>
      </w:r>
      <w:r w:rsidR="00D86F69">
        <w:t>ấ</w:t>
      </w:r>
      <w:r w:rsidRPr="00691EBB">
        <w:t>t lớp mỡ dưới da t</w:t>
      </w:r>
      <w:r w:rsidR="0054235D">
        <w:t>ố</w:t>
      </w:r>
      <w:r w:rsidRPr="00691EBB">
        <w:t>i thiểu hoặc không mắt.</w:t>
      </w:r>
    </w:p>
    <w:p w14:paraId="496603FB" w14:textId="39949D1C" w:rsidR="003D688C" w:rsidRPr="003D688C" w:rsidRDefault="00691EBB" w:rsidP="00C23165">
      <w:r>
        <w:t>-</w:t>
      </w:r>
      <w:r w:rsidRPr="00691EBB">
        <w:t xml:space="preserve"> Không giảm khối cơ ho</w:t>
      </w:r>
      <w:r w:rsidR="0054235D">
        <w:t>ặc</w:t>
      </w:r>
      <w:r w:rsidRPr="00691EBB">
        <w:t xml:space="preserve"> giảm t</w:t>
      </w:r>
      <w:r w:rsidR="001A2DC1">
        <w:t>ố</w:t>
      </w:r>
      <w:r w:rsidRPr="00691EBB">
        <w:t>i thi</w:t>
      </w:r>
      <w:r w:rsidR="0054235D">
        <w:t>ể</w:t>
      </w:r>
      <w:r w:rsidRPr="00691EBB">
        <w:t>u</w:t>
      </w:r>
      <w:r w:rsidR="00E84C3E">
        <w:t>.</w:t>
      </w:r>
    </w:p>
    <w:p w14:paraId="69B39776" w14:textId="43B0726B" w:rsidR="003D688C" w:rsidRPr="003D688C" w:rsidRDefault="003D688C" w:rsidP="00C23165">
      <w:r w:rsidRPr="003D688C">
        <w:t>Chi số g</w:t>
      </w:r>
      <w:r w:rsidR="008075D5">
        <w:t>ợi ý</w:t>
      </w:r>
      <w:r w:rsidRPr="003D688C">
        <w:t xml:space="preserve"> nhiều đ</w:t>
      </w:r>
      <w:r w:rsidR="008075D5">
        <w:t>ế</w:t>
      </w:r>
      <w:r w:rsidRPr="003D688C">
        <w:t>n tính đi</w:t>
      </w:r>
      <w:r w:rsidR="00715B10">
        <w:t>ể</w:t>
      </w:r>
      <w:r w:rsidRPr="003D688C">
        <w:t xml:space="preserve">m “B” hoặc tăng nguy cơ </w:t>
      </w:r>
      <w:r w:rsidR="002765A1">
        <w:t>dinh dưỡng</w:t>
      </w:r>
      <w:r w:rsidR="00715B10">
        <w:t>:</w:t>
      </w:r>
    </w:p>
    <w:p w14:paraId="3ECB9BCF" w14:textId="00AA8B13" w:rsidR="003D688C" w:rsidRPr="003D688C" w:rsidRDefault="003D688C" w:rsidP="00C23165">
      <w:r>
        <w:t>-</w:t>
      </w:r>
      <w:r w:rsidRPr="003D688C">
        <w:t xml:space="preserve"> Sụt cân tổng thể mức độ vừa đến nặng trước khi nhập viện (5 </w:t>
      </w:r>
      <w:r>
        <w:t>–</w:t>
      </w:r>
      <w:r w:rsidRPr="003D688C">
        <w:t xml:space="preserve"> 10</w:t>
      </w:r>
      <w:r>
        <w:t>%</w:t>
      </w:r>
      <w:r w:rsidRPr="003D688C">
        <w:t>)</w:t>
      </w:r>
    </w:p>
    <w:p w14:paraId="40F9AC17" w14:textId="1FA2D25B" w:rsidR="003D688C" w:rsidRPr="003D688C" w:rsidRDefault="003D688C" w:rsidP="00C23165">
      <w:r>
        <w:t>-</w:t>
      </w:r>
      <w:r w:rsidRPr="003D688C">
        <w:t xml:space="preserve"> Khẩu phần ăn có thay đổi </w:t>
      </w:r>
      <w:r w:rsidR="00814E93">
        <w:t>(</w:t>
      </w:r>
      <w:r w:rsidRPr="003D688C">
        <w:t>ăn í</w:t>
      </w:r>
      <w:r w:rsidR="00543231">
        <w:t>t</w:t>
      </w:r>
      <w:r w:rsidRPr="003D688C">
        <w:t xml:space="preserve"> hơn bình thường &lt; 50%</w:t>
      </w:r>
      <w:r w:rsidR="00814E93">
        <w:t>)</w:t>
      </w:r>
      <w:r w:rsidR="00521754">
        <w:t>.</w:t>
      </w:r>
    </w:p>
    <w:p w14:paraId="07155A4C" w14:textId="565CC5FF" w:rsidR="003D688C" w:rsidRPr="003D688C" w:rsidRDefault="003D688C" w:rsidP="00C23165">
      <w:r>
        <w:t>-</w:t>
      </w:r>
      <w:r w:rsidRPr="003D688C">
        <w:t xml:space="preserve"> M</w:t>
      </w:r>
      <w:r w:rsidR="00AE6237">
        <w:t>ấ</w:t>
      </w:r>
      <w:r w:rsidRPr="003D688C">
        <w:t>t lớp mỡ dưới da, giảm nhiều hoặc mắt khoảng 2</w:t>
      </w:r>
      <w:r>
        <w:t>c</w:t>
      </w:r>
      <w:r w:rsidRPr="003D688C">
        <w:t>m.</w:t>
      </w:r>
    </w:p>
    <w:p w14:paraId="7F9B40B8" w14:textId="5A8558DD" w:rsidR="003D688C" w:rsidRPr="003D688C" w:rsidRDefault="003D688C" w:rsidP="00C23165">
      <w:r w:rsidRPr="003D688C">
        <w:t>Chỉ số gợi</w:t>
      </w:r>
      <w:r w:rsidR="008F1D98">
        <w:t xml:space="preserve"> </w:t>
      </w:r>
      <w:r w:rsidRPr="003D688C">
        <w:t>ý nhi</w:t>
      </w:r>
      <w:r w:rsidR="008F1D98">
        <w:t>ề</w:t>
      </w:r>
      <w:r w:rsidRPr="003D688C">
        <w:t>u đến tính đi</w:t>
      </w:r>
      <w:r w:rsidR="00A262D9">
        <w:t>ểm</w:t>
      </w:r>
      <w:r w:rsidRPr="003D688C">
        <w:t xml:space="preserve"> “C</w:t>
      </w:r>
      <w:r>
        <w:t>”</w:t>
      </w:r>
      <w:r w:rsidRPr="003D688C">
        <w:t xml:space="preserve"> hoặc tăng ng</w:t>
      </w:r>
      <w:r w:rsidR="00A262D9">
        <w:t>u</w:t>
      </w:r>
      <w:r w:rsidRPr="003D688C">
        <w:t xml:space="preserve">y cơ </w:t>
      </w:r>
      <w:r w:rsidR="002F266C">
        <w:t>dinh dưỡng</w:t>
      </w:r>
    </w:p>
    <w:p w14:paraId="020EE183" w14:textId="4A58586B" w:rsidR="003D688C" w:rsidRPr="003D688C" w:rsidRDefault="003D688C" w:rsidP="00C23165">
      <w:r>
        <w:t>-</w:t>
      </w:r>
      <w:r w:rsidRPr="003D688C">
        <w:t xml:space="preserve"> Sụt cân rõ hoặc ti</w:t>
      </w:r>
      <w:r w:rsidR="00814E93">
        <w:t>ế</w:t>
      </w:r>
      <w:r w:rsidRPr="003D688C">
        <w:t>n triển (thường ít nhất 10% cân nặng bình thường).</w:t>
      </w:r>
    </w:p>
    <w:p w14:paraId="3A51F232" w14:textId="5BB60FB1" w:rsidR="003D688C" w:rsidRPr="003D688C" w:rsidRDefault="003D688C" w:rsidP="00C23165">
      <w:r>
        <w:t>-</w:t>
      </w:r>
      <w:r w:rsidRPr="003D688C">
        <w:t xml:space="preserve"> Khẩu phần ăn có thay đổi nhiều (</w:t>
      </w:r>
      <w:r w:rsidR="00372F41">
        <w:t>ă</w:t>
      </w:r>
      <w:r w:rsidRPr="003D688C">
        <w:t>n ít hơn bình thư</w:t>
      </w:r>
      <w:r w:rsidR="00DB6B88">
        <w:t>ờ</w:t>
      </w:r>
      <w:r w:rsidRPr="003D688C">
        <w:t>ng &gt; 50%).</w:t>
      </w:r>
    </w:p>
    <w:p w14:paraId="4F8D4602" w14:textId="049082E3" w:rsidR="003D688C" w:rsidRPr="003D688C" w:rsidRDefault="003D688C" w:rsidP="00C23165">
      <w:r>
        <w:t>-</w:t>
      </w:r>
      <w:r w:rsidRPr="003D688C">
        <w:t xml:space="preserve"> M</w:t>
      </w:r>
      <w:r w:rsidR="002D659C">
        <w:t>ấ</w:t>
      </w:r>
      <w:r w:rsidRPr="003D688C">
        <w:t>t lớp mỡ &gt; 2</w:t>
      </w:r>
      <w:r w:rsidR="009D7346">
        <w:t>c</w:t>
      </w:r>
      <w:r w:rsidRPr="003D688C">
        <w:t>m, giảm khối lượng cơ năng.</w:t>
      </w:r>
    </w:p>
    <w:p w14:paraId="5E911A2F" w14:textId="1C93BBF6" w:rsidR="003D688C" w:rsidRDefault="003D688C" w:rsidP="00C23165">
      <w:r w:rsidRPr="003D688C">
        <w:t>Mức đánh giá SGA</w:t>
      </w:r>
      <w:r w:rsidR="004B62A5">
        <w:t>:</w:t>
      </w:r>
    </w:p>
    <w:p w14:paraId="511EC48F" w14:textId="77777777" w:rsidR="003D688C" w:rsidRDefault="003D688C" w:rsidP="00C23165">
      <w:r>
        <w:t>-</w:t>
      </w:r>
      <w:r w:rsidRPr="003D688C">
        <w:t xml:space="preserve"> SGA: A - không có nguy cơ SDD.</w:t>
      </w:r>
    </w:p>
    <w:p w14:paraId="45E291A7" w14:textId="243A4004" w:rsidR="003D688C" w:rsidRDefault="003D688C" w:rsidP="00C23165">
      <w:r>
        <w:t>-</w:t>
      </w:r>
      <w:r w:rsidRPr="003D688C">
        <w:t xml:space="preserve"> SGA: B -</w:t>
      </w:r>
      <w:r w:rsidR="00F62B12">
        <w:t xml:space="preserve"> </w:t>
      </w:r>
      <w:r w:rsidRPr="003D688C">
        <w:t>Nguy cơ SDD từ nhẹ đến trung b</w:t>
      </w:r>
      <w:r w:rsidR="00F62B12">
        <w:t>ì</w:t>
      </w:r>
      <w:r w:rsidRPr="003D688C">
        <w:t>nh.</w:t>
      </w:r>
    </w:p>
    <w:p w14:paraId="5B5B7FF9" w14:textId="07C8BAEF" w:rsidR="003D688C" w:rsidRPr="003D688C" w:rsidRDefault="003D688C" w:rsidP="00C23165">
      <w:r>
        <w:t>-</w:t>
      </w:r>
      <w:r w:rsidRPr="003D688C">
        <w:t xml:space="preserve"> SGA: C -</w:t>
      </w:r>
      <w:r w:rsidR="00EF093C">
        <w:t xml:space="preserve"> </w:t>
      </w:r>
      <w:r w:rsidRPr="003D688C">
        <w:t>Nguy cơ SDD nặng</w:t>
      </w:r>
      <w:r w:rsidR="00EF093C">
        <w:t>.</w:t>
      </w:r>
    </w:p>
    <w:p w14:paraId="2EF638EE" w14:textId="1E497963" w:rsidR="003D688C" w:rsidRPr="003D688C" w:rsidRDefault="003D688C" w:rsidP="00C23165">
      <w:r w:rsidRPr="003D688C">
        <w:t xml:space="preserve">Đánh giá </w:t>
      </w:r>
      <w:r w:rsidR="001F4421">
        <w:t xml:space="preserve">này là đánh giá chủ quan, không cần tính toán. Quan trọng là giảm cân, khẩu phần ăn, sụt cân/dự trữ mỡ. </w:t>
      </w:r>
      <w:r w:rsidRPr="003D688C">
        <w:t xml:space="preserve">Trong trường hợp </w:t>
      </w:r>
      <w:r w:rsidR="00611B51">
        <w:t>phân vân</w:t>
      </w:r>
      <w:r w:rsidRPr="003D688C">
        <w:t xml:space="preserve"> giữa A và B chọn B, giữa B và C chọn B.</w:t>
      </w:r>
    </w:p>
    <w:p w14:paraId="1948BDB5" w14:textId="799A4DBB" w:rsidR="003D688C" w:rsidRPr="003D688C" w:rsidRDefault="003D688C" w:rsidP="00C23165">
      <w:r>
        <w:t>Ưu điểm</w:t>
      </w:r>
      <w:r w:rsidRPr="003D688C">
        <w:t xml:space="preserve"> và h</w:t>
      </w:r>
      <w:r w:rsidR="00087AB4">
        <w:t>ạ</w:t>
      </w:r>
      <w:r w:rsidRPr="003D688C">
        <w:t>n chế của phương pháp SGA</w:t>
      </w:r>
    </w:p>
    <w:p w14:paraId="565B3E45" w14:textId="61AE670F" w:rsidR="00937CE3" w:rsidRPr="00937CE3" w:rsidRDefault="00690162" w:rsidP="00690162">
      <w:r>
        <w:t xml:space="preserve">- </w:t>
      </w:r>
      <w:r w:rsidR="003D688C" w:rsidRPr="003D688C">
        <w:t>Ưu điểm:</w:t>
      </w:r>
      <w:r>
        <w:t xml:space="preserve"> </w:t>
      </w:r>
      <w:r w:rsidR="003D688C" w:rsidRPr="003D688C">
        <w:t>SGA là bộ công cụ có thể vừa s</w:t>
      </w:r>
      <w:r w:rsidR="002B3524">
        <w:t>à</w:t>
      </w:r>
      <w:r w:rsidR="003D688C" w:rsidRPr="003D688C">
        <w:t>ng lọc vừa đ</w:t>
      </w:r>
      <w:r w:rsidR="00D947B5">
        <w:t>á</w:t>
      </w:r>
      <w:r w:rsidR="003D688C" w:rsidRPr="003D688C">
        <w:t>nh giá TTDD, l</w:t>
      </w:r>
      <w:r w:rsidR="005150FA">
        <w:t>à</w:t>
      </w:r>
      <w:r w:rsidR="003D688C" w:rsidRPr="003D688C">
        <w:t xml:space="preserve"> phương pháp</w:t>
      </w:r>
      <w:r w:rsidR="003D688C">
        <w:t xml:space="preserve"> </w:t>
      </w:r>
      <w:r w:rsidR="00BA0BF5">
        <w:t>đá</w:t>
      </w:r>
      <w:r w:rsidR="003D688C" w:rsidRPr="003D688C">
        <w:t>nh giá đối tượng tổng thể trên lâm s</w:t>
      </w:r>
      <w:r w:rsidR="00BA0BF5">
        <w:t>à</w:t>
      </w:r>
      <w:r w:rsidR="003D688C" w:rsidRPr="003D688C">
        <w:t>ng bao g</w:t>
      </w:r>
      <w:r w:rsidR="00BA0BF5">
        <w:t>ồ</w:t>
      </w:r>
      <w:r w:rsidR="003D688C" w:rsidRPr="003D688C">
        <w:t>m cả yếu tổ khách quan và chủ</w:t>
      </w:r>
      <w:r w:rsidR="003D688C">
        <w:t xml:space="preserve"> </w:t>
      </w:r>
      <w:r w:rsidR="003D688C" w:rsidRPr="003D688C">
        <w:t>quan có độ nhạy độ đặc hiệu cao. Có thể sử dụng để s</w:t>
      </w:r>
      <w:r w:rsidR="001469A4">
        <w:t>à</w:t>
      </w:r>
      <w:r w:rsidR="003D688C" w:rsidRPr="003D688C">
        <w:t>ng lọc hoặc đánh giá TTDD</w:t>
      </w:r>
      <w:r w:rsidR="001469A4">
        <w:t>,</w:t>
      </w:r>
      <w:r w:rsidR="003D688C">
        <w:t xml:space="preserve"> </w:t>
      </w:r>
      <w:r w:rsidR="003D688C" w:rsidRPr="003D688C">
        <w:t>để xác định các đối t</w:t>
      </w:r>
      <w:r w:rsidR="001469A4">
        <w:t>ư</w:t>
      </w:r>
      <w:r w:rsidR="003D688C" w:rsidRPr="003D688C">
        <w:t xml:space="preserve">ợng có nguy cơ. Hiệu quả khi lượng </w:t>
      </w:r>
      <w:r w:rsidR="005F7636">
        <w:t>p</w:t>
      </w:r>
      <w:r w:rsidR="003D688C" w:rsidRPr="003D688C">
        <w:t>ro</w:t>
      </w:r>
      <w:r w:rsidR="000D1E6D">
        <w:t>t</w:t>
      </w:r>
      <w:r w:rsidR="003D688C" w:rsidRPr="003D688C">
        <w:t>ein lưu hành trong</w:t>
      </w:r>
      <w:r w:rsidR="003D688C">
        <w:t xml:space="preserve"> </w:t>
      </w:r>
      <w:r w:rsidR="003D688C" w:rsidRPr="003D688C">
        <w:t>m</w:t>
      </w:r>
      <w:r w:rsidR="005F7636">
        <w:t>á</w:t>
      </w:r>
      <w:r w:rsidR="003D688C" w:rsidRPr="003D688C">
        <w:t>u không đáng t</w:t>
      </w:r>
      <w:r w:rsidR="005F7636">
        <w:t>i</w:t>
      </w:r>
      <w:r w:rsidR="003D688C" w:rsidRPr="003D688C">
        <w:t>n</w:t>
      </w:r>
      <w:r w:rsidR="005F7636">
        <w:t xml:space="preserve"> cậy (quá cao).</w:t>
      </w:r>
      <w:r w:rsidR="003D688C" w:rsidRPr="003D688C">
        <w:t xml:space="preserve"> </w:t>
      </w:r>
      <w:r w:rsidR="00EA4E90" w:rsidRPr="003D688C">
        <w:t xml:space="preserve">Sử dụng công cụ </w:t>
      </w:r>
      <w:r w:rsidR="00205E2A">
        <w:t>sàng</w:t>
      </w:r>
      <w:r w:rsidR="00EA4E90" w:rsidRPr="003D688C">
        <w:t xml:space="preserve"> lọc và đánh giá bằng </w:t>
      </w:r>
      <w:r w:rsidR="003D688C" w:rsidRPr="003D688C">
        <w:t>SGA</w:t>
      </w:r>
      <w:r w:rsidR="00EA4E90">
        <w:t xml:space="preserve"> có</w:t>
      </w:r>
      <w:r w:rsidR="003D688C" w:rsidRPr="003D688C">
        <w:t xml:space="preserve"> ch</w:t>
      </w:r>
      <w:r w:rsidR="006C504E">
        <w:t>i</w:t>
      </w:r>
      <w:r w:rsidR="003D688C" w:rsidRPr="003D688C">
        <w:t xml:space="preserve"> phí thập, không lấy m</w:t>
      </w:r>
      <w:r w:rsidR="00A74BC3">
        <w:t>áu</w:t>
      </w:r>
      <w:r w:rsidR="003D688C" w:rsidRPr="003D688C">
        <w:t>,</w:t>
      </w:r>
      <w:r w:rsidR="00A74BC3">
        <w:t xml:space="preserve"> kỹ</w:t>
      </w:r>
      <w:r w:rsidR="00A74BC3" w:rsidRPr="003D688C">
        <w:t xml:space="preserve"> thuật đánh gi</w:t>
      </w:r>
      <w:r w:rsidR="006C504E">
        <w:t>á</w:t>
      </w:r>
      <w:r w:rsidR="00A74BC3" w:rsidRPr="003D688C">
        <w:t xml:space="preserve"> không quá khó, cho kết quả</w:t>
      </w:r>
      <w:r w:rsidR="00A74BC3">
        <w:t xml:space="preserve"> nhanh,</w:t>
      </w:r>
      <w:r w:rsidR="003D688C" w:rsidRPr="003D688C">
        <w:t xml:space="preserve"> </w:t>
      </w:r>
      <w:r w:rsidR="00EA4E90">
        <w:t>d</w:t>
      </w:r>
      <w:r w:rsidR="003D688C" w:rsidRPr="003D688C">
        <w:t>ụng cụ đơn giản, ti</w:t>
      </w:r>
      <w:r w:rsidR="00EA4E90">
        <w:t>ế</w:t>
      </w:r>
      <w:r w:rsidR="003D688C" w:rsidRPr="003D688C">
        <w:t>t kiệm được ch</w:t>
      </w:r>
      <w:r w:rsidR="006D3460">
        <w:t>i</w:t>
      </w:r>
      <w:r w:rsidR="003D688C" w:rsidRPr="003D688C">
        <w:t xml:space="preserve"> phí cho </w:t>
      </w:r>
      <w:r w:rsidR="007B115B">
        <w:t>bệnh nhân</w:t>
      </w:r>
      <w:r w:rsidR="003D688C">
        <w:t>.</w:t>
      </w:r>
    </w:p>
    <w:p w14:paraId="10594DB1" w14:textId="5A617ECA" w:rsidR="008A5F1A" w:rsidRDefault="00937CE3" w:rsidP="004F0A31">
      <w:r w:rsidRPr="00937CE3">
        <w:t>H</w:t>
      </w:r>
      <w:r w:rsidR="006C504E">
        <w:t>ạ</w:t>
      </w:r>
      <w:r w:rsidRPr="00937CE3">
        <w:t>n chế</w:t>
      </w:r>
      <w:r w:rsidR="006C504E">
        <w:t xml:space="preserve">: </w:t>
      </w:r>
      <w:r w:rsidRPr="00937CE3">
        <w:t xml:space="preserve">SGA là phương pháp đánh giá tổng thể nhưng phần nhiều </w:t>
      </w:r>
      <w:r w:rsidR="004A12CC">
        <w:t>m</w:t>
      </w:r>
      <w:r w:rsidRPr="00937CE3">
        <w:t xml:space="preserve">ang </w:t>
      </w:r>
      <w:r w:rsidR="004A12CC">
        <w:t>tính</w:t>
      </w:r>
      <w:r w:rsidRPr="00937CE3">
        <w:t xml:space="preserve"> chủ quan,</w:t>
      </w:r>
      <w:r>
        <w:t xml:space="preserve"> </w:t>
      </w:r>
      <w:r w:rsidRPr="00937CE3">
        <w:t>định t</w:t>
      </w:r>
      <w:r w:rsidR="004C18E6">
        <w:t>í</w:t>
      </w:r>
      <w:r w:rsidRPr="00937CE3">
        <w:t>nh nhiều hơn định lượng và phụ thuộc nhiều vào bệnh án và báo cáo của bệnh</w:t>
      </w:r>
      <w:r>
        <w:t xml:space="preserve"> </w:t>
      </w:r>
      <w:r w:rsidR="004C18E6">
        <w:t>nhân.</w:t>
      </w:r>
      <w:r w:rsidRPr="00937CE3">
        <w:t xml:space="preserve"> Để hạn chế nhược điểm chủ quan của SGA, những nhân viên đánh</w:t>
      </w:r>
      <w:r>
        <w:t xml:space="preserve"> </w:t>
      </w:r>
      <w:r w:rsidRPr="00937CE3">
        <w:t>được tập huấn</w:t>
      </w:r>
      <w:r w:rsidR="00754FF2">
        <w:t>.</w:t>
      </w:r>
      <w:r w:rsidRPr="00937CE3">
        <w:t xml:space="preserve"> Phần hỏi</w:t>
      </w:r>
      <w:r w:rsidR="00754FF2">
        <w:t xml:space="preserve"> tiền sử BN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t xml:space="preserve"> </w:t>
      </w:r>
      <w:r w:rsidRPr="00937CE3">
        <w:t>kỹ năng và tính chuyên nghiệp của nhân viên đánh giá là r</w:t>
      </w:r>
      <w:r w:rsidR="00F779F9">
        <w:t>ấ</w:t>
      </w:r>
      <w:r w:rsidRPr="00937CE3">
        <w:t>t quan trọng, Khi có kết</w:t>
      </w:r>
      <w:r>
        <w:t xml:space="preserve"> </w:t>
      </w:r>
      <w:r w:rsidRPr="00937CE3">
        <w:t>quả phân loại TTDD, SGA chưa đưa ra được kế hoạch can thiệp cụ thể</w:t>
      </w:r>
      <w:r w:rsidR="005553AD">
        <w:t>.</w:t>
      </w:r>
    </w:p>
    <w:p w14:paraId="70CD869A" w14:textId="525A1C74" w:rsidR="00C73DBF" w:rsidRPr="00C73DBF" w:rsidRDefault="00C73DBF" w:rsidP="00C23165">
      <w:pPr>
        <w:pStyle w:val="Heading1"/>
      </w:pPr>
      <w:bookmarkStart w:id="37" w:name="_Toc124290127"/>
      <w:r w:rsidRPr="00C73DBF">
        <w:t>Chương 2</w:t>
      </w:r>
      <w:r>
        <w:t xml:space="preserve"> - </w:t>
      </w:r>
      <w:r w:rsidRPr="00C73DBF">
        <w:t>ĐỐI TƯỢNG VÀ PHƯƠNG PHÁP NGHIÊN CỨU</w:t>
      </w:r>
      <w:bookmarkEnd w:id="37"/>
    </w:p>
    <w:p w14:paraId="17B1AD52" w14:textId="12B8E4CB" w:rsidR="00C73DBF" w:rsidRPr="00C73DBF" w:rsidRDefault="00C73DBF" w:rsidP="00C23165">
      <w:pPr>
        <w:pStyle w:val="Heading2"/>
      </w:pPr>
      <w:bookmarkStart w:id="38" w:name="_Toc124290128"/>
      <w:r>
        <w:t>2.</w:t>
      </w:r>
      <w:r w:rsidRPr="00C73DBF">
        <w:t>1. Đối tượng</w:t>
      </w:r>
      <w:r w:rsidR="00D22FB3">
        <w:t>, thời gian và địa điểm</w:t>
      </w:r>
      <w:r w:rsidR="003C2417">
        <w:t xml:space="preserve"> nghiên cứu</w:t>
      </w:r>
      <w:bookmarkEnd w:id="38"/>
    </w:p>
    <w:p w14:paraId="5B699654" w14:textId="7469966F" w:rsidR="00A178C3" w:rsidRDefault="00A178C3" w:rsidP="00FC32EF">
      <w:pPr>
        <w:pStyle w:val="Heading3"/>
      </w:pPr>
      <w:bookmarkStart w:id="39" w:name="_Toc124290129"/>
      <w:r>
        <w:t>2.1.1. Đối tượng nghiên cứu</w:t>
      </w:r>
      <w:bookmarkEnd w:id="39"/>
    </w:p>
    <w:p w14:paraId="54B94437" w14:textId="3169F5AE"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 xml:space="preserve">2021 đến </w:t>
      </w:r>
      <w:r w:rsidR="002A6614">
        <w:t xml:space="preserve">tháng </w:t>
      </w:r>
      <w:r>
        <w:t>12</w:t>
      </w:r>
      <w:r w:rsidR="002A6614">
        <w:t xml:space="preserve"> năm </w:t>
      </w:r>
      <w:r>
        <w:t>2022</w:t>
      </w:r>
      <w:r w:rsidR="002A6614">
        <w:t>.</w:t>
      </w:r>
    </w:p>
    <w:p w14:paraId="426CF010" w14:textId="0C9637E8" w:rsidR="00313618" w:rsidRDefault="00C73DBF" w:rsidP="00C23165">
      <w:r w:rsidRPr="00C73DBF">
        <w:t xml:space="preserve">Tiêu chuẩn </w:t>
      </w:r>
      <w:r w:rsidR="002E7606">
        <w:t xml:space="preserve">lựa </w:t>
      </w:r>
      <w:r w:rsidRPr="00C73DBF">
        <w:t>chọn</w:t>
      </w:r>
      <w:r w:rsidR="009C20FF">
        <w:t>:</w:t>
      </w:r>
    </w:p>
    <w:p w14:paraId="570060C5" w14:textId="2067CE1F" w:rsidR="00D15425" w:rsidRDefault="00D15425" w:rsidP="00D15425">
      <w:r>
        <w:t xml:space="preserve">- </w:t>
      </w:r>
      <w:r>
        <w:t>BN trên 15 tuổi</w:t>
      </w:r>
    </w:p>
    <w:p w14:paraId="76803804" w14:textId="625F6B93" w:rsidR="00EB7672" w:rsidRDefault="00D15425" w:rsidP="00EB7672">
      <w:r>
        <w:t xml:space="preserve">- </w:t>
      </w:r>
      <w:r>
        <w:t>BN</w:t>
      </w:r>
      <w:r>
        <w:t xml:space="preserve"> chẩn đoán lao phổi mới</w:t>
      </w:r>
    </w:p>
    <w:p w14:paraId="1F5CAC60" w14:textId="77777777" w:rsidR="000A7A3A" w:rsidRDefault="000A7A3A" w:rsidP="002E7606">
      <w:r>
        <w:t>Tiêu chuẩn chẩn đoán:</w:t>
      </w:r>
    </w:p>
    <w:p w14:paraId="469AEFB0" w14:textId="72B82373" w:rsidR="002E7606" w:rsidRDefault="009B2E6F" w:rsidP="002E7606">
      <w:r>
        <w:t xml:space="preserve">- </w:t>
      </w:r>
      <w:r w:rsidR="002E7606">
        <w:t>Chẩn đoán xác định lao phổi khi có tổn thương trên Xquang phổi nghi lao và một trong 2 tiêu chuẩn sau</w:t>
      </w:r>
      <w:r w:rsidR="00C864FE">
        <w:t xml:space="preserve"> </w:t>
      </w:r>
      <w:r w:rsidR="00C864FE">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C864FE">
        <w:fldChar w:fldCharType="separate"/>
      </w:r>
      <w:r w:rsidR="00C864FE">
        <w:rPr>
          <w:noProof/>
        </w:rPr>
        <w:t>[1]</w:t>
      </w:r>
      <w:r w:rsidR="00C864FE">
        <w:fldChar w:fldCharType="end"/>
      </w:r>
      <w:r w:rsidR="002E7606">
        <w:t>:</w:t>
      </w:r>
    </w:p>
    <w:p w14:paraId="40EA0FEC" w14:textId="29EF8533" w:rsidR="002E7606" w:rsidRDefault="009B2E6F" w:rsidP="002E7606">
      <w:r>
        <w:t xml:space="preserve">+ </w:t>
      </w:r>
      <w:r w:rsidR="002E7606">
        <w:t>Có bằng chứng về sự có mặt của vi khuẩn lao trong bệnh phẩm lâm sàng như đờm, dịch phế quản, dịch dạ dày và các bệnh phẩm khác.</w:t>
      </w:r>
    </w:p>
    <w:p w14:paraId="6E71BA88" w14:textId="257B1F33" w:rsidR="002E7606" w:rsidRDefault="009B2E6F" w:rsidP="002E7606">
      <w:r>
        <w:t xml:space="preserve">+ </w:t>
      </w:r>
      <w:r w:rsidR="002E7606">
        <w:t>Khi có các triệu chứng lâm sàng, cận lâm sàng nhưng không xác định được vi khuẩn lao, chẩn đoán lao vẫn có thể xác định bằng tổng hợp các dấu hiệu lâm sàng cận lâm sàng của thầy thuốc được đào tạo chuyên khoa lao quyết định.</w:t>
      </w:r>
    </w:p>
    <w:p w14:paraId="7F68ACD5" w14:textId="32A56C4B" w:rsidR="009B2E6F" w:rsidRDefault="009B2E6F" w:rsidP="002E7606">
      <w:r>
        <w:t>- Chẩn đoán lao phổi mới [WIP]</w:t>
      </w:r>
    </w:p>
    <w:p w14:paraId="527F2331" w14:textId="25225725" w:rsidR="00C73DBF" w:rsidRDefault="00C73DBF" w:rsidP="00C23165">
      <w:r w:rsidRPr="00C73DBF">
        <w:t>Tiêu chuẩn loại trừ:</w:t>
      </w:r>
    </w:p>
    <w:p w14:paraId="457E0877" w14:textId="4B64A55C" w:rsidR="00C73DBF" w:rsidRPr="00C73DBF" w:rsidRDefault="00C73DBF" w:rsidP="00FF42C3">
      <w:r w:rsidRPr="00C73DBF">
        <w:t xml:space="preserve">- </w:t>
      </w:r>
      <w:r w:rsidR="00FF42C3">
        <w:t xml:space="preserve">Hồ sơ </w:t>
      </w:r>
      <w:r w:rsidR="00423268">
        <w:t>không đầy đủ</w:t>
      </w:r>
      <w:r w:rsidR="00FF42C3">
        <w:t xml:space="preserve"> thông tin.</w:t>
      </w:r>
    </w:p>
    <w:p w14:paraId="17DA55E7" w14:textId="23C4D903" w:rsidR="00C73DBF" w:rsidRPr="00C73DBF" w:rsidRDefault="00C73DBF" w:rsidP="008E378E">
      <w:pPr>
        <w:pStyle w:val="Heading3"/>
      </w:pPr>
      <w:bookmarkStart w:id="40" w:name="_Toc124290130"/>
      <w:r>
        <w:t>2</w:t>
      </w:r>
      <w:r w:rsidR="00FC32EF">
        <w:t>.1</w:t>
      </w:r>
      <w:r w:rsidRPr="00C73DBF">
        <w:t>.</w:t>
      </w:r>
      <w:r>
        <w:t>2</w:t>
      </w:r>
      <w:r w:rsidRPr="00C73DBF">
        <w:t>. Địa điểm và thời gian nghiên cứu</w:t>
      </w:r>
      <w:bookmarkEnd w:id="40"/>
    </w:p>
    <w:p w14:paraId="2E1E3C23" w14:textId="0C3CC75B" w:rsidR="00C73DBF" w:rsidRPr="00C73DBF" w:rsidRDefault="00E80A7C" w:rsidP="00C23165">
      <w:r>
        <w:t>-</w:t>
      </w:r>
      <w:r w:rsidR="00C73DBF" w:rsidRPr="00C73DBF">
        <w:t xml:space="preserve"> </w:t>
      </w:r>
      <w:r w:rsidR="004F06A1">
        <w:t xml:space="preserve">Địa điểm: </w:t>
      </w:r>
      <w:r w:rsidR="00C73DBF" w:rsidRPr="00C73DBF">
        <w:t>Bệnh viện</w:t>
      </w:r>
      <w:r>
        <w:t xml:space="preserve"> </w:t>
      </w:r>
      <w:r w:rsidR="00C73DBF" w:rsidRPr="00C73DBF">
        <w:t>Ph</w:t>
      </w:r>
      <w:r>
        <w:t>ổ</w:t>
      </w:r>
      <w:r w:rsidR="00C73DBF" w:rsidRPr="00C73DBF">
        <w:t xml:space="preserve">i </w:t>
      </w:r>
      <w:r>
        <w:t>Hải Phòng</w:t>
      </w:r>
      <w:r w:rsidR="004F06A1">
        <w:t>.</w:t>
      </w:r>
    </w:p>
    <w:p w14:paraId="68DB74F5" w14:textId="71243D08" w:rsidR="00C73DBF" w:rsidRPr="00C73DBF" w:rsidRDefault="00E80A7C" w:rsidP="00C23165">
      <w:r>
        <w:t>-</w:t>
      </w:r>
      <w:r w:rsidR="00C73DBF" w:rsidRPr="00C73DBF">
        <w:t xml:space="preserve"> Thời gian</w:t>
      </w:r>
      <w:r w:rsidR="00E178A3">
        <w:t>:</w:t>
      </w:r>
      <w:r w:rsidR="00C73DBF" w:rsidRPr="00C73DBF">
        <w:t xml:space="preserve"> </w:t>
      </w:r>
      <w:r w:rsidR="009E5F4D">
        <w:t>n</w:t>
      </w:r>
      <w:r w:rsidR="00C73DBF" w:rsidRPr="00C73DBF">
        <w:t xml:space="preserve">ghiên cứu từ tháng </w:t>
      </w:r>
      <w:r>
        <w:t>01</w:t>
      </w:r>
      <w:r w:rsidR="00C73DBF" w:rsidRPr="00C73DBF">
        <w:t xml:space="preserve"> đến tháng </w:t>
      </w:r>
      <w:r>
        <w:t>05</w:t>
      </w:r>
      <w:r w:rsidR="00C73DBF" w:rsidRPr="00C73DBF">
        <w:t xml:space="preserve"> năm 20</w:t>
      </w:r>
      <w:r>
        <w:t>2</w:t>
      </w:r>
      <w:r w:rsidR="00D4242F">
        <w:t>3</w:t>
      </w:r>
      <w:r w:rsidR="00C73DBF" w:rsidRPr="00C73DBF">
        <w:t>.</w:t>
      </w:r>
    </w:p>
    <w:p w14:paraId="4622D9EF" w14:textId="2C56C146" w:rsidR="00C73DBF" w:rsidRPr="00C73DBF" w:rsidRDefault="00C73DBF" w:rsidP="00C23165">
      <w:pPr>
        <w:pStyle w:val="Heading2"/>
      </w:pPr>
      <w:bookmarkStart w:id="41" w:name="_Toc124290131"/>
      <w:r>
        <w:t>2</w:t>
      </w:r>
      <w:r w:rsidRPr="00C73DBF">
        <w:t>.</w:t>
      </w:r>
      <w:r w:rsidR="00852C5F">
        <w:t>2</w:t>
      </w:r>
      <w:r w:rsidRPr="00C73DBF">
        <w:t>. Phương pháp nghiên cứu</w:t>
      </w:r>
      <w:bookmarkEnd w:id="41"/>
    </w:p>
    <w:p w14:paraId="65E6C258" w14:textId="59BE1557" w:rsidR="00C73DBF" w:rsidRPr="00C73DBF" w:rsidRDefault="00733CD6" w:rsidP="00C23165">
      <w:pPr>
        <w:pStyle w:val="Heading3"/>
      </w:pPr>
      <w:bookmarkStart w:id="42" w:name="_Toc124290132"/>
      <w:r>
        <w:t>2.</w:t>
      </w:r>
      <w:r w:rsidR="00C3458A">
        <w:t>2</w:t>
      </w:r>
      <w:r>
        <w:t>.1.</w:t>
      </w:r>
      <w:r w:rsidR="00C73DBF" w:rsidRPr="00C73DBF">
        <w:t xml:space="preserve"> Thiết k</w:t>
      </w:r>
      <w:r>
        <w:t>ế</w:t>
      </w:r>
      <w:r w:rsidR="00C73DBF" w:rsidRPr="00C73DBF">
        <w:t xml:space="preserve"> nghiên cứu</w:t>
      </w:r>
      <w:bookmarkEnd w:id="42"/>
    </w:p>
    <w:p w14:paraId="60BA9830" w14:textId="1DA5D1FD" w:rsidR="00C73DBF" w:rsidRPr="00C73DBF" w:rsidRDefault="00E80A7C" w:rsidP="00C23165">
      <w:r>
        <w:t>-</w:t>
      </w:r>
      <w:r w:rsidR="00C73DBF" w:rsidRPr="00C73DBF">
        <w:t xml:space="preserve"> Nghi</w:t>
      </w:r>
      <w:r w:rsidR="000F39E8">
        <w:t>ê</w:t>
      </w:r>
      <w:r w:rsidR="00C73DBF" w:rsidRPr="00C73DBF">
        <w:t>n cứu được thiết kế theo phương pháp mô t</w:t>
      </w:r>
      <w:r w:rsidR="006F121A">
        <w:t>ả</w:t>
      </w:r>
      <w:r w:rsidR="00C73DBF"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43" w:name="_Toc124290133"/>
      <w:r>
        <w:t>2</w:t>
      </w:r>
      <w:r w:rsidR="00C73DBF" w:rsidRPr="00C73DBF">
        <w:t>.</w:t>
      </w:r>
      <w:r w:rsidR="003775AB">
        <w:t>2</w:t>
      </w:r>
      <w:r w:rsidR="00C73DBF" w:rsidRPr="00C73DBF">
        <w:t>.2. Cỡ mẫu và phương pháp ch</w:t>
      </w:r>
      <w:r w:rsidR="00ED1263">
        <w:t>ọ</w:t>
      </w:r>
      <w:r w:rsidR="00C73DBF" w:rsidRPr="00C73DBF">
        <w:t>n mẫu</w:t>
      </w:r>
      <w:bookmarkEnd w:id="43"/>
    </w:p>
    <w:p w14:paraId="31D1EF50" w14:textId="651895BC" w:rsidR="00B75088" w:rsidRPr="00B75088" w:rsidRDefault="00B75088" w:rsidP="009E5F4D">
      <w:r w:rsidRPr="00B75088">
        <w:t xml:space="preserve">- </w:t>
      </w:r>
      <w:r w:rsidR="009E5F4D">
        <w:t xml:space="preserve">Cỡ mẫu: </w:t>
      </w:r>
      <w:r w:rsidR="009B471D">
        <w:t>ước tính</w:t>
      </w:r>
      <w:r w:rsidR="009E5F4D">
        <w:t xml:space="preserve"> </w:t>
      </w:r>
      <w:r w:rsidR="001710E2">
        <w:t>150</w:t>
      </w:r>
      <w:r w:rsidR="009E5F4D">
        <w:t xml:space="preserve"> hồ sơ bệnh án đủ tiêu chuẩn nghiên cứu</w:t>
      </w:r>
      <w:r w:rsidRPr="00B75088">
        <w:t>.</w:t>
      </w:r>
    </w:p>
    <w:p w14:paraId="0E5ADEF0" w14:textId="6AAB2164" w:rsidR="00B75088" w:rsidRPr="00AC2D6D" w:rsidRDefault="00244F1C" w:rsidP="00AC2D6D">
      <w:pPr>
        <w:tabs>
          <w:tab w:val="left" w:pos="284"/>
        </w:tabs>
        <w:spacing w:after="0"/>
        <w:rPr>
          <w:lang w:val="vi-VN" w:eastAsia="zh-CN"/>
        </w:rPr>
      </w:pPr>
      <w:r>
        <w:t xml:space="preserve">- </w:t>
      </w:r>
      <w:r w:rsidR="00B75088" w:rsidRPr="00B75088">
        <w:t>Cách ch</w:t>
      </w:r>
      <w:r w:rsidR="009D2426">
        <w:t>ọ</w:t>
      </w:r>
      <w:r w:rsidR="00B75088" w:rsidRPr="00B75088">
        <w:t xml:space="preserve">n mẫu: </w:t>
      </w:r>
      <w:r w:rsidR="00AC2D6D" w:rsidRPr="005D14CF">
        <w:rPr>
          <w:lang w:val="vi-VN" w:eastAsia="zh-CN"/>
        </w:rPr>
        <w:t>theo kỹ thuật không xác suất với mẫu thuận tiện.</w:t>
      </w:r>
    </w:p>
    <w:p w14:paraId="3ABAC1D6" w14:textId="05D6C0A9" w:rsidR="006650AC" w:rsidRPr="00525EFF" w:rsidRDefault="006650AC" w:rsidP="006650AC">
      <w:pPr>
        <w:pStyle w:val="Heading3"/>
      </w:pPr>
      <w:bookmarkStart w:id="44" w:name="_Toc124290134"/>
      <w:r>
        <w:t>2</w:t>
      </w:r>
      <w:r w:rsidRPr="00525EFF">
        <w:t>.3.</w:t>
      </w:r>
      <w:r>
        <w:t>3</w:t>
      </w:r>
      <w:r w:rsidRPr="00525EFF">
        <w:t xml:space="preserve">. </w:t>
      </w:r>
      <w:r>
        <w:t>Biến số - chỉ số nghiên cứu</w:t>
      </w:r>
      <w:r w:rsidR="008671F4">
        <w:t xml:space="preserve"> [WIP]</w:t>
      </w:r>
      <w:bookmarkEnd w:id="44"/>
    </w:p>
    <w:p w14:paraId="29AAFEFE" w14:textId="77777777" w:rsidR="006650AC" w:rsidRPr="00525EFF" w:rsidRDefault="006650AC" w:rsidP="006650AC">
      <w:r w:rsidRPr="00525EFF">
        <w:t>Bảng bi</w:t>
      </w:r>
      <w:r>
        <w:t>ế</w:t>
      </w:r>
      <w:r w:rsidRPr="00525EFF">
        <w:t>n số, chỉ số:</w:t>
      </w:r>
    </w:p>
    <w:tbl>
      <w:tblPr>
        <w:tblStyle w:val="TableGrid"/>
        <w:tblW w:w="0" w:type="auto"/>
        <w:tblInd w:w="0" w:type="dxa"/>
        <w:tblLook w:val="04A0" w:firstRow="1" w:lastRow="0" w:firstColumn="1" w:lastColumn="0" w:noHBand="0" w:noVBand="1"/>
      </w:tblPr>
      <w:tblGrid>
        <w:gridCol w:w="746"/>
        <w:gridCol w:w="1942"/>
        <w:gridCol w:w="4197"/>
        <w:gridCol w:w="2226"/>
      </w:tblGrid>
      <w:tr w:rsidR="006650AC" w14:paraId="0224DEED" w14:textId="77777777" w:rsidTr="001F5110">
        <w:tc>
          <w:tcPr>
            <w:tcW w:w="746" w:type="dxa"/>
            <w:vAlign w:val="center"/>
          </w:tcPr>
          <w:p w14:paraId="20051E5B" w14:textId="77777777" w:rsidR="006650AC" w:rsidRPr="00130F90" w:rsidRDefault="006650AC" w:rsidP="001F5110">
            <w:pPr>
              <w:ind w:firstLine="0"/>
              <w:jc w:val="center"/>
              <w:rPr>
                <w:b/>
                <w:bCs/>
                <w:sz w:val="28"/>
                <w:szCs w:val="28"/>
              </w:rPr>
            </w:pPr>
            <w:r w:rsidRPr="00130F90">
              <w:rPr>
                <w:b/>
                <w:bCs/>
                <w:sz w:val="28"/>
                <w:szCs w:val="28"/>
              </w:rPr>
              <w:t>STT</w:t>
            </w:r>
          </w:p>
        </w:tc>
        <w:tc>
          <w:tcPr>
            <w:tcW w:w="1942" w:type="dxa"/>
            <w:vAlign w:val="center"/>
          </w:tcPr>
          <w:p w14:paraId="7F6A58DB" w14:textId="77777777" w:rsidR="006650AC" w:rsidRPr="00130F90" w:rsidRDefault="006650AC" w:rsidP="001F5110">
            <w:pPr>
              <w:ind w:firstLine="0"/>
              <w:jc w:val="center"/>
              <w:rPr>
                <w:b/>
                <w:bCs/>
                <w:sz w:val="28"/>
                <w:szCs w:val="28"/>
              </w:rPr>
            </w:pPr>
            <w:r w:rsidRPr="00130F90">
              <w:rPr>
                <w:b/>
                <w:bCs/>
                <w:sz w:val="28"/>
                <w:szCs w:val="28"/>
              </w:rPr>
              <w:t>Biến số</w:t>
            </w:r>
          </w:p>
        </w:tc>
        <w:tc>
          <w:tcPr>
            <w:tcW w:w="4197" w:type="dxa"/>
            <w:vAlign w:val="center"/>
          </w:tcPr>
          <w:p w14:paraId="2DDFB48F" w14:textId="77777777" w:rsidR="006650AC" w:rsidRPr="00130F90" w:rsidRDefault="006650AC" w:rsidP="001F5110">
            <w:pPr>
              <w:ind w:firstLine="0"/>
              <w:jc w:val="center"/>
              <w:rPr>
                <w:b/>
                <w:bCs/>
                <w:sz w:val="28"/>
                <w:szCs w:val="28"/>
              </w:rPr>
            </w:pPr>
            <w:r w:rsidRPr="00130F90">
              <w:rPr>
                <w:b/>
                <w:bCs/>
                <w:sz w:val="28"/>
                <w:szCs w:val="28"/>
              </w:rPr>
              <w:t>Chỉ số/Định nghĩa</w:t>
            </w:r>
          </w:p>
        </w:tc>
        <w:tc>
          <w:tcPr>
            <w:tcW w:w="2226" w:type="dxa"/>
            <w:vAlign w:val="center"/>
          </w:tcPr>
          <w:p w14:paraId="7A1E941C" w14:textId="77777777" w:rsidR="006650AC" w:rsidRPr="00130F90" w:rsidRDefault="006650AC" w:rsidP="001F5110">
            <w:pPr>
              <w:ind w:firstLine="0"/>
              <w:jc w:val="center"/>
              <w:rPr>
                <w:b/>
                <w:bCs/>
                <w:sz w:val="28"/>
                <w:szCs w:val="28"/>
              </w:rPr>
            </w:pPr>
            <w:r w:rsidRPr="00130F90">
              <w:rPr>
                <w:b/>
                <w:bCs/>
                <w:sz w:val="28"/>
                <w:szCs w:val="28"/>
              </w:rPr>
              <w:t>P</w:t>
            </w:r>
            <w:r>
              <w:rPr>
                <w:b/>
                <w:bCs/>
                <w:sz w:val="28"/>
                <w:szCs w:val="28"/>
              </w:rPr>
              <w:t>hương pháp</w:t>
            </w:r>
            <w:r w:rsidRPr="00130F90">
              <w:rPr>
                <w:b/>
                <w:bCs/>
                <w:sz w:val="28"/>
                <w:szCs w:val="28"/>
              </w:rPr>
              <w:t xml:space="preserve"> thu thập</w:t>
            </w:r>
          </w:p>
        </w:tc>
      </w:tr>
      <w:tr w:rsidR="006650AC" w14:paraId="2C4D2637" w14:textId="77777777" w:rsidTr="001F5110">
        <w:tc>
          <w:tcPr>
            <w:tcW w:w="9111" w:type="dxa"/>
            <w:gridSpan w:val="4"/>
            <w:vAlign w:val="center"/>
          </w:tcPr>
          <w:p w14:paraId="5B88DB2D" w14:textId="77777777" w:rsidR="006650AC" w:rsidRPr="00130F90" w:rsidRDefault="006650AC" w:rsidP="001F5110">
            <w:pPr>
              <w:ind w:firstLine="0"/>
              <w:rPr>
                <w:sz w:val="28"/>
                <w:szCs w:val="28"/>
              </w:rPr>
            </w:pPr>
            <w:r w:rsidRPr="00130F90">
              <w:rPr>
                <w:sz w:val="28"/>
                <w:szCs w:val="28"/>
              </w:rPr>
              <w:t>Thông tin chung của đối tượng nghiên cứu</w:t>
            </w:r>
          </w:p>
        </w:tc>
      </w:tr>
      <w:tr w:rsidR="006650AC" w14:paraId="21E15CF1" w14:textId="77777777" w:rsidTr="001F5110">
        <w:tc>
          <w:tcPr>
            <w:tcW w:w="746" w:type="dxa"/>
            <w:vMerge w:val="restart"/>
            <w:vAlign w:val="center"/>
          </w:tcPr>
          <w:p w14:paraId="26BFE6CC" w14:textId="77777777" w:rsidR="006650AC" w:rsidRPr="00130F90" w:rsidRDefault="006650AC" w:rsidP="001F5110">
            <w:pPr>
              <w:ind w:firstLine="0"/>
              <w:jc w:val="center"/>
              <w:rPr>
                <w:sz w:val="28"/>
                <w:szCs w:val="28"/>
              </w:rPr>
            </w:pPr>
            <w:r w:rsidRPr="00130F90">
              <w:rPr>
                <w:sz w:val="28"/>
                <w:szCs w:val="28"/>
              </w:rPr>
              <w:t>1</w:t>
            </w:r>
          </w:p>
        </w:tc>
        <w:tc>
          <w:tcPr>
            <w:tcW w:w="1942" w:type="dxa"/>
            <w:vAlign w:val="center"/>
          </w:tcPr>
          <w:p w14:paraId="2B05D948" w14:textId="77777777" w:rsidR="006650AC" w:rsidRPr="00130F90" w:rsidRDefault="006650AC" w:rsidP="001F5110">
            <w:pPr>
              <w:ind w:firstLine="0"/>
              <w:rPr>
                <w:sz w:val="28"/>
                <w:szCs w:val="28"/>
              </w:rPr>
            </w:pPr>
            <w:r w:rsidRPr="00130F90">
              <w:rPr>
                <w:sz w:val="28"/>
                <w:szCs w:val="28"/>
              </w:rPr>
              <w:t>Tuổi</w:t>
            </w:r>
          </w:p>
        </w:tc>
        <w:tc>
          <w:tcPr>
            <w:tcW w:w="4197" w:type="dxa"/>
            <w:vAlign w:val="center"/>
          </w:tcPr>
          <w:p w14:paraId="1A6D6956" w14:textId="77777777" w:rsidR="006650AC" w:rsidRPr="00130F90" w:rsidRDefault="006650AC" w:rsidP="001F5110">
            <w:pPr>
              <w:ind w:firstLine="0"/>
              <w:rPr>
                <w:sz w:val="28"/>
                <w:szCs w:val="28"/>
              </w:rPr>
            </w:pPr>
            <w:r w:rsidRPr="00130F90">
              <w:rPr>
                <w:sz w:val="28"/>
                <w:szCs w:val="28"/>
              </w:rPr>
              <w:t>Tuổi tính theo năm dương lịch</w:t>
            </w:r>
          </w:p>
        </w:tc>
        <w:tc>
          <w:tcPr>
            <w:tcW w:w="2226" w:type="dxa"/>
            <w:vAlign w:val="center"/>
          </w:tcPr>
          <w:p w14:paraId="726EDB56" w14:textId="77777777" w:rsidR="006650AC" w:rsidRPr="00130F90" w:rsidRDefault="006650AC" w:rsidP="001F5110">
            <w:pPr>
              <w:ind w:firstLine="0"/>
              <w:jc w:val="center"/>
              <w:rPr>
                <w:sz w:val="28"/>
                <w:szCs w:val="28"/>
              </w:rPr>
            </w:pPr>
            <w:r w:rsidRPr="00130F90">
              <w:rPr>
                <w:sz w:val="28"/>
                <w:szCs w:val="28"/>
              </w:rPr>
              <w:t>Phỏng vấn</w:t>
            </w:r>
          </w:p>
        </w:tc>
      </w:tr>
      <w:tr w:rsidR="006650AC" w14:paraId="5BF59E65" w14:textId="77777777" w:rsidTr="001F5110">
        <w:tc>
          <w:tcPr>
            <w:tcW w:w="746" w:type="dxa"/>
            <w:vMerge/>
            <w:vAlign w:val="center"/>
          </w:tcPr>
          <w:p w14:paraId="5DB75633" w14:textId="77777777" w:rsidR="006650AC" w:rsidRPr="00130F90" w:rsidRDefault="006650AC" w:rsidP="001F5110">
            <w:pPr>
              <w:ind w:firstLine="0"/>
              <w:jc w:val="center"/>
              <w:rPr>
                <w:sz w:val="28"/>
                <w:szCs w:val="28"/>
              </w:rPr>
            </w:pPr>
          </w:p>
        </w:tc>
        <w:tc>
          <w:tcPr>
            <w:tcW w:w="1942" w:type="dxa"/>
            <w:vAlign w:val="center"/>
          </w:tcPr>
          <w:p w14:paraId="5D72DBC3" w14:textId="77777777" w:rsidR="006650AC" w:rsidRPr="00130F90" w:rsidRDefault="006650AC" w:rsidP="001F5110">
            <w:pPr>
              <w:ind w:firstLine="0"/>
              <w:rPr>
                <w:sz w:val="28"/>
                <w:szCs w:val="28"/>
              </w:rPr>
            </w:pPr>
            <w:r w:rsidRPr="00130F90">
              <w:rPr>
                <w:sz w:val="28"/>
                <w:szCs w:val="28"/>
              </w:rPr>
              <w:t>Giới tính</w:t>
            </w:r>
          </w:p>
        </w:tc>
        <w:tc>
          <w:tcPr>
            <w:tcW w:w="4197" w:type="dxa"/>
            <w:vAlign w:val="center"/>
          </w:tcPr>
          <w:p w14:paraId="1A659DA3" w14:textId="77777777" w:rsidR="006650AC" w:rsidRPr="00130F90" w:rsidRDefault="006650AC" w:rsidP="001F5110">
            <w:pPr>
              <w:ind w:firstLine="0"/>
              <w:rPr>
                <w:sz w:val="28"/>
                <w:szCs w:val="28"/>
              </w:rPr>
            </w:pPr>
            <w:r w:rsidRPr="00130F90">
              <w:rPr>
                <w:sz w:val="28"/>
                <w:szCs w:val="28"/>
              </w:rPr>
              <w:t>Nam, Nữ</w:t>
            </w:r>
          </w:p>
        </w:tc>
        <w:tc>
          <w:tcPr>
            <w:tcW w:w="2226" w:type="dxa"/>
            <w:vAlign w:val="center"/>
          </w:tcPr>
          <w:p w14:paraId="475D28DE" w14:textId="77777777" w:rsidR="006650AC" w:rsidRPr="00130F90" w:rsidRDefault="006650AC" w:rsidP="001F5110">
            <w:pPr>
              <w:ind w:firstLine="0"/>
              <w:jc w:val="center"/>
              <w:rPr>
                <w:sz w:val="28"/>
                <w:szCs w:val="28"/>
              </w:rPr>
            </w:pPr>
            <w:r w:rsidRPr="00130F90">
              <w:rPr>
                <w:sz w:val="28"/>
                <w:szCs w:val="28"/>
              </w:rPr>
              <w:t>Phỏng vấn</w:t>
            </w:r>
          </w:p>
        </w:tc>
      </w:tr>
      <w:tr w:rsidR="006650AC" w14:paraId="0DAC41DB" w14:textId="77777777" w:rsidTr="001F5110">
        <w:tc>
          <w:tcPr>
            <w:tcW w:w="746" w:type="dxa"/>
            <w:vMerge/>
            <w:vAlign w:val="center"/>
          </w:tcPr>
          <w:p w14:paraId="78CA690C" w14:textId="77777777" w:rsidR="006650AC" w:rsidRPr="00130F90" w:rsidRDefault="006650AC" w:rsidP="001F5110">
            <w:pPr>
              <w:ind w:firstLine="0"/>
              <w:jc w:val="center"/>
              <w:rPr>
                <w:sz w:val="28"/>
                <w:szCs w:val="28"/>
              </w:rPr>
            </w:pPr>
          </w:p>
        </w:tc>
        <w:tc>
          <w:tcPr>
            <w:tcW w:w="1942" w:type="dxa"/>
            <w:vAlign w:val="center"/>
          </w:tcPr>
          <w:p w14:paraId="082CE1D5" w14:textId="77777777" w:rsidR="006650AC" w:rsidRPr="00130F90" w:rsidRDefault="006650AC" w:rsidP="001F5110">
            <w:pPr>
              <w:ind w:firstLine="0"/>
              <w:rPr>
                <w:sz w:val="28"/>
                <w:szCs w:val="28"/>
              </w:rPr>
            </w:pPr>
            <w:r w:rsidRPr="00130F90">
              <w:rPr>
                <w:sz w:val="28"/>
                <w:szCs w:val="28"/>
              </w:rPr>
              <w:t>Nơi ở</w:t>
            </w:r>
          </w:p>
        </w:tc>
        <w:tc>
          <w:tcPr>
            <w:tcW w:w="4197" w:type="dxa"/>
            <w:vAlign w:val="center"/>
          </w:tcPr>
          <w:p w14:paraId="3CE04E38" w14:textId="77777777" w:rsidR="006650AC" w:rsidRPr="00130F90" w:rsidRDefault="006650AC" w:rsidP="001F5110">
            <w:pPr>
              <w:ind w:firstLine="0"/>
              <w:rPr>
                <w:sz w:val="28"/>
                <w:szCs w:val="28"/>
              </w:rPr>
            </w:pPr>
            <w:r w:rsidRPr="00130F90">
              <w:rPr>
                <w:sz w:val="28"/>
                <w:szCs w:val="28"/>
              </w:rPr>
              <w:t>Nơi sinh ra và lớn lên trước khi đi học, đi làm</w:t>
            </w:r>
          </w:p>
          <w:p w14:paraId="042589C6" w14:textId="77777777" w:rsidR="006650AC" w:rsidRPr="00130F90" w:rsidRDefault="006650AC" w:rsidP="001F5110">
            <w:pPr>
              <w:ind w:firstLine="0"/>
              <w:rPr>
                <w:sz w:val="28"/>
                <w:szCs w:val="28"/>
              </w:rPr>
            </w:pPr>
            <w:r w:rsidRPr="00130F90">
              <w:rPr>
                <w:sz w:val="28"/>
                <w:szCs w:val="28"/>
              </w:rPr>
              <w:t>- Thành phố lớn</w:t>
            </w:r>
          </w:p>
          <w:p w14:paraId="2F2312B9" w14:textId="77777777" w:rsidR="006650AC" w:rsidRPr="00130F90" w:rsidRDefault="006650AC" w:rsidP="001F5110">
            <w:pPr>
              <w:ind w:firstLine="0"/>
              <w:rPr>
                <w:sz w:val="28"/>
                <w:szCs w:val="28"/>
              </w:rPr>
            </w:pPr>
            <w:r w:rsidRPr="00130F90">
              <w:rPr>
                <w:sz w:val="28"/>
                <w:szCs w:val="28"/>
              </w:rPr>
              <w:t>- Thị xã, thị trấn</w:t>
            </w:r>
          </w:p>
          <w:p w14:paraId="6F9219F9" w14:textId="77777777" w:rsidR="006650AC" w:rsidRPr="00130F90" w:rsidRDefault="006650AC" w:rsidP="001F5110">
            <w:pPr>
              <w:ind w:firstLine="0"/>
              <w:rPr>
                <w:sz w:val="28"/>
                <w:szCs w:val="28"/>
              </w:rPr>
            </w:pPr>
            <w:r w:rsidRPr="00130F90">
              <w:rPr>
                <w:sz w:val="28"/>
                <w:szCs w:val="28"/>
              </w:rPr>
              <w:t>- Nông thôn, miền núi</w:t>
            </w:r>
          </w:p>
        </w:tc>
        <w:tc>
          <w:tcPr>
            <w:tcW w:w="2226" w:type="dxa"/>
            <w:vAlign w:val="center"/>
          </w:tcPr>
          <w:p w14:paraId="52FB4C55" w14:textId="77777777" w:rsidR="006650AC" w:rsidRPr="00130F90" w:rsidRDefault="006650AC" w:rsidP="001F5110">
            <w:pPr>
              <w:ind w:firstLine="0"/>
              <w:jc w:val="center"/>
              <w:rPr>
                <w:sz w:val="28"/>
                <w:szCs w:val="28"/>
              </w:rPr>
            </w:pPr>
            <w:r w:rsidRPr="00130F90">
              <w:rPr>
                <w:sz w:val="28"/>
                <w:szCs w:val="28"/>
              </w:rPr>
              <w:t>Phỏng vấn</w:t>
            </w:r>
          </w:p>
        </w:tc>
      </w:tr>
      <w:tr w:rsidR="006650AC" w14:paraId="14A7C78F" w14:textId="77777777" w:rsidTr="001F5110">
        <w:tc>
          <w:tcPr>
            <w:tcW w:w="746" w:type="dxa"/>
            <w:vMerge/>
            <w:vAlign w:val="center"/>
          </w:tcPr>
          <w:p w14:paraId="24673465" w14:textId="77777777" w:rsidR="006650AC" w:rsidRPr="00130F90" w:rsidRDefault="006650AC" w:rsidP="001F5110">
            <w:pPr>
              <w:ind w:firstLine="0"/>
              <w:jc w:val="center"/>
              <w:rPr>
                <w:sz w:val="28"/>
                <w:szCs w:val="28"/>
              </w:rPr>
            </w:pPr>
          </w:p>
        </w:tc>
        <w:tc>
          <w:tcPr>
            <w:tcW w:w="1942" w:type="dxa"/>
            <w:vAlign w:val="center"/>
          </w:tcPr>
          <w:p w14:paraId="2651C542" w14:textId="77777777" w:rsidR="006650AC" w:rsidRPr="00130F90" w:rsidRDefault="006650AC" w:rsidP="001F5110">
            <w:pPr>
              <w:ind w:firstLine="0"/>
              <w:rPr>
                <w:sz w:val="28"/>
                <w:szCs w:val="28"/>
              </w:rPr>
            </w:pPr>
            <w:r w:rsidRPr="00130F90">
              <w:rPr>
                <w:sz w:val="28"/>
                <w:szCs w:val="28"/>
              </w:rPr>
              <w:t>Nghề nghiệp</w:t>
            </w:r>
          </w:p>
        </w:tc>
        <w:tc>
          <w:tcPr>
            <w:tcW w:w="4197" w:type="dxa"/>
            <w:vAlign w:val="center"/>
          </w:tcPr>
          <w:p w14:paraId="2A094228" w14:textId="77777777" w:rsidR="006650AC" w:rsidRPr="00130F90" w:rsidRDefault="006650AC" w:rsidP="001F5110">
            <w:pPr>
              <w:ind w:firstLine="0"/>
              <w:rPr>
                <w:sz w:val="28"/>
                <w:szCs w:val="28"/>
              </w:rPr>
            </w:pPr>
            <w:r w:rsidRPr="00130F90">
              <w:rPr>
                <w:sz w:val="28"/>
                <w:szCs w:val="28"/>
              </w:rPr>
              <w:t>Công việc hiện tại</w:t>
            </w:r>
          </w:p>
          <w:p w14:paraId="403BAF74" w14:textId="77777777" w:rsidR="006650AC" w:rsidRPr="00130F90" w:rsidRDefault="006650AC" w:rsidP="001F5110">
            <w:pPr>
              <w:ind w:firstLine="0"/>
              <w:rPr>
                <w:sz w:val="28"/>
                <w:szCs w:val="28"/>
              </w:rPr>
            </w:pPr>
            <w:r w:rsidRPr="00130F90">
              <w:rPr>
                <w:sz w:val="28"/>
                <w:szCs w:val="28"/>
              </w:rPr>
              <w:t>- Học sinh/Sinh viên</w:t>
            </w:r>
          </w:p>
          <w:p w14:paraId="4CC6D473" w14:textId="77777777" w:rsidR="006650AC" w:rsidRPr="00130F90" w:rsidRDefault="006650AC" w:rsidP="001F5110">
            <w:pPr>
              <w:ind w:firstLine="0"/>
              <w:rPr>
                <w:sz w:val="28"/>
                <w:szCs w:val="28"/>
              </w:rPr>
            </w:pPr>
            <w:r w:rsidRPr="00130F90">
              <w:rPr>
                <w:sz w:val="28"/>
                <w:szCs w:val="28"/>
              </w:rPr>
              <w:t>- Công nhân/Viên chức</w:t>
            </w:r>
          </w:p>
          <w:p w14:paraId="02D11B6B" w14:textId="77777777" w:rsidR="006650AC" w:rsidRPr="00130F90" w:rsidRDefault="006650AC" w:rsidP="001F5110">
            <w:pPr>
              <w:ind w:firstLine="0"/>
              <w:rPr>
                <w:sz w:val="28"/>
                <w:szCs w:val="28"/>
              </w:rPr>
            </w:pPr>
            <w:r w:rsidRPr="00130F90">
              <w:rPr>
                <w:sz w:val="28"/>
                <w:szCs w:val="28"/>
              </w:rPr>
              <w:t>- Nông dân</w:t>
            </w:r>
          </w:p>
          <w:p w14:paraId="2B1590F8" w14:textId="77777777" w:rsidR="006650AC" w:rsidRPr="00130F90" w:rsidRDefault="006650AC" w:rsidP="001F5110">
            <w:pPr>
              <w:ind w:firstLine="0"/>
              <w:rPr>
                <w:sz w:val="28"/>
                <w:szCs w:val="28"/>
              </w:rPr>
            </w:pPr>
            <w:r w:rsidRPr="00130F90">
              <w:rPr>
                <w:sz w:val="28"/>
                <w:szCs w:val="28"/>
              </w:rPr>
              <w:t>- Hưu trí, lao động tự do</w:t>
            </w:r>
          </w:p>
        </w:tc>
        <w:tc>
          <w:tcPr>
            <w:tcW w:w="2226" w:type="dxa"/>
            <w:vAlign w:val="center"/>
          </w:tcPr>
          <w:p w14:paraId="75673D4E" w14:textId="77777777" w:rsidR="006650AC" w:rsidRPr="00130F90" w:rsidRDefault="006650AC" w:rsidP="001F5110">
            <w:pPr>
              <w:ind w:firstLine="0"/>
              <w:jc w:val="center"/>
              <w:rPr>
                <w:sz w:val="28"/>
                <w:szCs w:val="28"/>
              </w:rPr>
            </w:pPr>
            <w:r w:rsidRPr="00130F90">
              <w:rPr>
                <w:sz w:val="28"/>
                <w:szCs w:val="28"/>
              </w:rPr>
              <w:t>Phỏng vấn</w:t>
            </w:r>
          </w:p>
        </w:tc>
      </w:tr>
      <w:tr w:rsidR="006650AC" w14:paraId="561941BB" w14:textId="77777777" w:rsidTr="001F5110">
        <w:tc>
          <w:tcPr>
            <w:tcW w:w="746" w:type="dxa"/>
            <w:vMerge/>
            <w:vAlign w:val="center"/>
          </w:tcPr>
          <w:p w14:paraId="039F73EC" w14:textId="77777777" w:rsidR="006650AC" w:rsidRPr="00130F90" w:rsidRDefault="006650AC" w:rsidP="001F5110">
            <w:pPr>
              <w:ind w:firstLine="0"/>
              <w:jc w:val="center"/>
              <w:rPr>
                <w:sz w:val="28"/>
                <w:szCs w:val="28"/>
              </w:rPr>
            </w:pPr>
          </w:p>
        </w:tc>
        <w:tc>
          <w:tcPr>
            <w:tcW w:w="1942" w:type="dxa"/>
            <w:vAlign w:val="center"/>
          </w:tcPr>
          <w:p w14:paraId="172ED657" w14:textId="77777777" w:rsidR="006650AC" w:rsidRPr="00130F90" w:rsidRDefault="006650AC" w:rsidP="001F5110">
            <w:pPr>
              <w:ind w:firstLine="0"/>
              <w:rPr>
                <w:sz w:val="28"/>
                <w:szCs w:val="28"/>
              </w:rPr>
            </w:pPr>
            <w:r w:rsidRPr="00130F90">
              <w:rPr>
                <w:sz w:val="28"/>
                <w:szCs w:val="28"/>
              </w:rPr>
              <w:t>Trình độ học vấn</w:t>
            </w:r>
          </w:p>
        </w:tc>
        <w:tc>
          <w:tcPr>
            <w:tcW w:w="4197" w:type="dxa"/>
            <w:vAlign w:val="center"/>
          </w:tcPr>
          <w:p w14:paraId="7AE18485" w14:textId="77777777" w:rsidR="006650AC" w:rsidRPr="00130F90" w:rsidRDefault="006650AC" w:rsidP="001F5110">
            <w:pPr>
              <w:ind w:firstLine="0"/>
              <w:rPr>
                <w:sz w:val="28"/>
                <w:szCs w:val="28"/>
              </w:rPr>
            </w:pPr>
            <w:r w:rsidRPr="00130F90">
              <w:rPr>
                <w:sz w:val="28"/>
                <w:szCs w:val="28"/>
              </w:rPr>
              <w:t>- Tiểu học</w:t>
            </w:r>
          </w:p>
          <w:p w14:paraId="38A5D602" w14:textId="77777777" w:rsidR="006650AC" w:rsidRPr="00130F90" w:rsidRDefault="006650AC" w:rsidP="001F5110">
            <w:pPr>
              <w:ind w:firstLine="0"/>
              <w:rPr>
                <w:sz w:val="28"/>
                <w:szCs w:val="28"/>
              </w:rPr>
            </w:pPr>
            <w:r w:rsidRPr="00130F90">
              <w:rPr>
                <w:sz w:val="28"/>
                <w:szCs w:val="28"/>
              </w:rPr>
              <w:t>- THPT</w:t>
            </w:r>
          </w:p>
          <w:p w14:paraId="4D0FCF96" w14:textId="77777777" w:rsidR="006650AC" w:rsidRPr="00130F90" w:rsidRDefault="006650AC" w:rsidP="001F5110">
            <w:pPr>
              <w:ind w:firstLine="0"/>
              <w:rPr>
                <w:sz w:val="28"/>
                <w:szCs w:val="28"/>
              </w:rPr>
            </w:pPr>
            <w:r w:rsidRPr="00130F90">
              <w:rPr>
                <w:sz w:val="28"/>
                <w:szCs w:val="28"/>
              </w:rPr>
              <w:t>- Trung cấp/Cao đẳng</w:t>
            </w:r>
          </w:p>
          <w:p w14:paraId="729B848E" w14:textId="77777777" w:rsidR="006650AC" w:rsidRPr="00130F90" w:rsidRDefault="006650AC" w:rsidP="001F5110">
            <w:pPr>
              <w:ind w:firstLine="0"/>
              <w:rPr>
                <w:sz w:val="28"/>
                <w:szCs w:val="28"/>
              </w:rPr>
            </w:pPr>
            <w:r w:rsidRPr="00130F90">
              <w:rPr>
                <w:sz w:val="28"/>
                <w:szCs w:val="28"/>
              </w:rPr>
              <w:t>- Đại học/Sau đại học</w:t>
            </w:r>
          </w:p>
        </w:tc>
        <w:tc>
          <w:tcPr>
            <w:tcW w:w="2226" w:type="dxa"/>
            <w:vAlign w:val="center"/>
          </w:tcPr>
          <w:p w14:paraId="53393E56" w14:textId="77777777" w:rsidR="006650AC" w:rsidRPr="00130F90" w:rsidRDefault="006650AC" w:rsidP="001F5110">
            <w:pPr>
              <w:ind w:firstLine="0"/>
              <w:jc w:val="center"/>
              <w:rPr>
                <w:sz w:val="28"/>
                <w:szCs w:val="28"/>
              </w:rPr>
            </w:pPr>
            <w:r w:rsidRPr="00130F90">
              <w:rPr>
                <w:sz w:val="28"/>
                <w:szCs w:val="28"/>
              </w:rPr>
              <w:t>Phỏng vấn</w:t>
            </w:r>
          </w:p>
        </w:tc>
      </w:tr>
      <w:tr w:rsidR="006650AC" w14:paraId="561C1784" w14:textId="77777777" w:rsidTr="001F5110">
        <w:tc>
          <w:tcPr>
            <w:tcW w:w="746" w:type="dxa"/>
            <w:vMerge/>
            <w:vAlign w:val="center"/>
          </w:tcPr>
          <w:p w14:paraId="21FB90A1" w14:textId="77777777" w:rsidR="006650AC" w:rsidRPr="00130F90" w:rsidRDefault="006650AC" w:rsidP="001F5110">
            <w:pPr>
              <w:ind w:firstLine="0"/>
              <w:jc w:val="center"/>
              <w:rPr>
                <w:sz w:val="28"/>
                <w:szCs w:val="28"/>
              </w:rPr>
            </w:pPr>
          </w:p>
        </w:tc>
        <w:tc>
          <w:tcPr>
            <w:tcW w:w="1942" w:type="dxa"/>
            <w:vAlign w:val="center"/>
          </w:tcPr>
          <w:p w14:paraId="4AE84754" w14:textId="77777777" w:rsidR="006650AC" w:rsidRPr="00130F90" w:rsidRDefault="006650AC" w:rsidP="001F5110">
            <w:pPr>
              <w:ind w:firstLine="0"/>
              <w:rPr>
                <w:sz w:val="28"/>
                <w:szCs w:val="28"/>
              </w:rPr>
            </w:pPr>
            <w:r w:rsidRPr="00130F90">
              <w:rPr>
                <w:sz w:val="28"/>
                <w:szCs w:val="28"/>
              </w:rPr>
              <w:t>Xếp loại kinh tế gia đình</w:t>
            </w:r>
          </w:p>
        </w:tc>
        <w:tc>
          <w:tcPr>
            <w:tcW w:w="4197" w:type="dxa"/>
            <w:vAlign w:val="center"/>
          </w:tcPr>
          <w:p w14:paraId="4C054F5C" w14:textId="77777777" w:rsidR="006650AC" w:rsidRPr="00130F90" w:rsidRDefault="006650AC" w:rsidP="001F5110">
            <w:pPr>
              <w:ind w:firstLine="0"/>
              <w:rPr>
                <w:sz w:val="28"/>
                <w:szCs w:val="28"/>
              </w:rPr>
            </w:pPr>
            <w:r w:rsidRPr="00130F90">
              <w:rPr>
                <w:sz w:val="28"/>
                <w:szCs w:val="28"/>
              </w:rPr>
              <w:t>Tự đánh giá, xếp loại kinh tế gia đình:</w:t>
            </w:r>
          </w:p>
          <w:p w14:paraId="02C26134" w14:textId="77777777" w:rsidR="006650AC" w:rsidRPr="00130F90" w:rsidRDefault="006650AC" w:rsidP="001F5110">
            <w:pPr>
              <w:ind w:firstLine="0"/>
              <w:rPr>
                <w:sz w:val="28"/>
                <w:szCs w:val="28"/>
              </w:rPr>
            </w:pPr>
            <w:r w:rsidRPr="00130F90">
              <w:rPr>
                <w:sz w:val="28"/>
                <w:szCs w:val="28"/>
              </w:rPr>
              <w:t>- Cận nghèo, nghèo</w:t>
            </w:r>
          </w:p>
          <w:p w14:paraId="7617C721" w14:textId="77777777" w:rsidR="006650AC" w:rsidRPr="00130F90" w:rsidRDefault="006650AC" w:rsidP="001F5110">
            <w:pPr>
              <w:ind w:firstLine="0"/>
              <w:rPr>
                <w:sz w:val="28"/>
                <w:szCs w:val="28"/>
              </w:rPr>
            </w:pPr>
            <w:r w:rsidRPr="00130F90">
              <w:rPr>
                <w:sz w:val="28"/>
                <w:szCs w:val="28"/>
              </w:rPr>
              <w:t>- Bình thường</w:t>
            </w:r>
          </w:p>
        </w:tc>
        <w:tc>
          <w:tcPr>
            <w:tcW w:w="2226" w:type="dxa"/>
            <w:vAlign w:val="center"/>
          </w:tcPr>
          <w:p w14:paraId="093F2286" w14:textId="77777777" w:rsidR="006650AC" w:rsidRPr="00130F90" w:rsidRDefault="006650AC" w:rsidP="001F5110">
            <w:pPr>
              <w:ind w:firstLine="0"/>
              <w:jc w:val="center"/>
              <w:rPr>
                <w:sz w:val="28"/>
                <w:szCs w:val="28"/>
              </w:rPr>
            </w:pPr>
            <w:r w:rsidRPr="00130F90">
              <w:rPr>
                <w:sz w:val="28"/>
                <w:szCs w:val="28"/>
              </w:rPr>
              <w:t>Phỏng vấn</w:t>
            </w:r>
          </w:p>
        </w:tc>
      </w:tr>
      <w:tr w:rsidR="006650AC" w14:paraId="4FEC29CE" w14:textId="77777777" w:rsidTr="001F5110">
        <w:trPr>
          <w:gridAfter w:val="3"/>
          <w:wAfter w:w="8365" w:type="dxa"/>
          <w:trHeight w:val="322"/>
        </w:trPr>
        <w:tc>
          <w:tcPr>
            <w:tcW w:w="746" w:type="dxa"/>
            <w:vMerge/>
            <w:vAlign w:val="center"/>
          </w:tcPr>
          <w:p w14:paraId="0EBEFC92" w14:textId="77777777" w:rsidR="006650AC" w:rsidRPr="00130F90" w:rsidRDefault="006650AC" w:rsidP="001F5110">
            <w:pPr>
              <w:ind w:firstLine="0"/>
              <w:jc w:val="center"/>
              <w:rPr>
                <w:sz w:val="28"/>
                <w:szCs w:val="28"/>
              </w:rPr>
            </w:pPr>
          </w:p>
        </w:tc>
      </w:tr>
      <w:tr w:rsidR="006650AC" w14:paraId="2AD2D2F5" w14:textId="77777777" w:rsidTr="001F5110">
        <w:tc>
          <w:tcPr>
            <w:tcW w:w="9111" w:type="dxa"/>
            <w:gridSpan w:val="4"/>
            <w:vAlign w:val="center"/>
          </w:tcPr>
          <w:p w14:paraId="320CA997" w14:textId="77777777" w:rsidR="006650AC" w:rsidRPr="00130F90" w:rsidRDefault="006650AC" w:rsidP="001F5110">
            <w:pPr>
              <w:ind w:firstLine="0"/>
              <w:rPr>
                <w:sz w:val="28"/>
                <w:szCs w:val="28"/>
              </w:rPr>
            </w:pPr>
            <w:r w:rsidRPr="00130F90">
              <w:rPr>
                <w:sz w:val="28"/>
                <w:szCs w:val="28"/>
              </w:rPr>
              <w:t>Mục tiêu 1: Đánh giá TTDD cả BN lao phổi</w:t>
            </w:r>
            <w:r>
              <w:rPr>
                <w:sz w:val="28"/>
                <w:szCs w:val="28"/>
              </w:rPr>
              <w:t xml:space="preserve"> mới</w:t>
            </w:r>
          </w:p>
        </w:tc>
      </w:tr>
      <w:tr w:rsidR="006650AC" w14:paraId="56094B61" w14:textId="77777777" w:rsidTr="001F5110">
        <w:tc>
          <w:tcPr>
            <w:tcW w:w="746" w:type="dxa"/>
            <w:vMerge w:val="restart"/>
            <w:vAlign w:val="center"/>
          </w:tcPr>
          <w:p w14:paraId="74F3D752" w14:textId="77777777" w:rsidR="006650AC" w:rsidRPr="00130F90" w:rsidRDefault="006650AC" w:rsidP="001F5110">
            <w:pPr>
              <w:ind w:firstLine="0"/>
              <w:jc w:val="center"/>
              <w:rPr>
                <w:sz w:val="28"/>
                <w:szCs w:val="28"/>
              </w:rPr>
            </w:pPr>
            <w:r w:rsidRPr="00130F90">
              <w:rPr>
                <w:sz w:val="28"/>
                <w:szCs w:val="28"/>
              </w:rPr>
              <w:t>2</w:t>
            </w:r>
          </w:p>
        </w:tc>
        <w:tc>
          <w:tcPr>
            <w:tcW w:w="1942" w:type="dxa"/>
            <w:vAlign w:val="center"/>
          </w:tcPr>
          <w:p w14:paraId="49984838" w14:textId="77777777" w:rsidR="006650AC" w:rsidRPr="00130F90" w:rsidRDefault="006650AC" w:rsidP="001F5110">
            <w:pPr>
              <w:ind w:firstLine="0"/>
              <w:rPr>
                <w:sz w:val="28"/>
                <w:szCs w:val="28"/>
              </w:rPr>
            </w:pPr>
            <w:r w:rsidRPr="00130F90">
              <w:rPr>
                <w:sz w:val="28"/>
                <w:szCs w:val="28"/>
              </w:rPr>
              <w:t>Tình trạng cân nặng</w:t>
            </w:r>
          </w:p>
        </w:tc>
        <w:tc>
          <w:tcPr>
            <w:tcW w:w="4197" w:type="dxa"/>
            <w:vAlign w:val="center"/>
          </w:tcPr>
          <w:p w14:paraId="721767AE" w14:textId="77777777" w:rsidR="006650AC" w:rsidRPr="00130F90" w:rsidRDefault="006650AC" w:rsidP="001F5110">
            <w:pPr>
              <w:ind w:firstLine="0"/>
              <w:rPr>
                <w:sz w:val="28"/>
                <w:szCs w:val="28"/>
              </w:rPr>
            </w:pPr>
            <w:r w:rsidRPr="00130F90">
              <w:rPr>
                <w:sz w:val="28"/>
                <w:szCs w:val="28"/>
              </w:rPr>
              <w:t>Cân nặng 6 tháng trước đây</w:t>
            </w:r>
          </w:p>
          <w:p w14:paraId="06F1682A" w14:textId="77777777" w:rsidR="006650AC" w:rsidRPr="00130F90" w:rsidRDefault="006650AC" w:rsidP="001F5110">
            <w:pPr>
              <w:ind w:firstLine="0"/>
              <w:rPr>
                <w:sz w:val="28"/>
                <w:szCs w:val="28"/>
              </w:rPr>
            </w:pPr>
            <w:r w:rsidRPr="00130F90">
              <w:rPr>
                <w:sz w:val="28"/>
                <w:szCs w:val="28"/>
              </w:rPr>
              <w:t>Cân nặng 3 tháng trước đây</w:t>
            </w:r>
          </w:p>
          <w:p w14:paraId="7635C0BC" w14:textId="77777777" w:rsidR="006650AC" w:rsidRPr="00130F90" w:rsidRDefault="006650AC" w:rsidP="001F5110">
            <w:pPr>
              <w:ind w:firstLine="0"/>
              <w:rPr>
                <w:sz w:val="28"/>
                <w:szCs w:val="28"/>
              </w:rPr>
            </w:pPr>
            <w:r w:rsidRPr="00130F90">
              <w:rPr>
                <w:sz w:val="28"/>
                <w:szCs w:val="28"/>
              </w:rPr>
              <w:t>Cân nặng 2 tuần trước đây</w:t>
            </w:r>
          </w:p>
        </w:tc>
        <w:tc>
          <w:tcPr>
            <w:tcW w:w="2226" w:type="dxa"/>
            <w:vAlign w:val="center"/>
          </w:tcPr>
          <w:p w14:paraId="072FF652" w14:textId="77777777" w:rsidR="006650AC" w:rsidRPr="00130F90" w:rsidRDefault="006650AC" w:rsidP="001F5110">
            <w:pPr>
              <w:ind w:firstLine="0"/>
              <w:jc w:val="center"/>
              <w:rPr>
                <w:sz w:val="28"/>
                <w:szCs w:val="28"/>
              </w:rPr>
            </w:pPr>
            <w:r w:rsidRPr="00130F90">
              <w:rPr>
                <w:sz w:val="28"/>
                <w:szCs w:val="28"/>
              </w:rPr>
              <w:t>Phỏng vấn</w:t>
            </w:r>
          </w:p>
        </w:tc>
      </w:tr>
      <w:tr w:rsidR="006650AC" w14:paraId="012C3C2B" w14:textId="77777777" w:rsidTr="001F5110">
        <w:tc>
          <w:tcPr>
            <w:tcW w:w="746" w:type="dxa"/>
            <w:vMerge/>
            <w:vAlign w:val="center"/>
          </w:tcPr>
          <w:p w14:paraId="3D9DACCB" w14:textId="77777777" w:rsidR="006650AC" w:rsidRPr="00130F90" w:rsidRDefault="006650AC" w:rsidP="001F5110">
            <w:pPr>
              <w:ind w:firstLine="0"/>
              <w:jc w:val="center"/>
              <w:rPr>
                <w:sz w:val="28"/>
                <w:szCs w:val="28"/>
              </w:rPr>
            </w:pPr>
          </w:p>
        </w:tc>
        <w:tc>
          <w:tcPr>
            <w:tcW w:w="1942" w:type="dxa"/>
            <w:vAlign w:val="center"/>
          </w:tcPr>
          <w:p w14:paraId="64FAB871" w14:textId="77777777" w:rsidR="006650AC" w:rsidRPr="00130F90" w:rsidRDefault="006650AC" w:rsidP="001F5110">
            <w:pPr>
              <w:ind w:firstLine="0"/>
              <w:rPr>
                <w:sz w:val="28"/>
                <w:szCs w:val="28"/>
              </w:rPr>
            </w:pPr>
            <w:r w:rsidRPr="00130F90">
              <w:rPr>
                <w:sz w:val="28"/>
                <w:szCs w:val="28"/>
              </w:rPr>
              <w:t>BMI</w:t>
            </w:r>
          </w:p>
          <w:p w14:paraId="0182B8F2" w14:textId="77777777" w:rsidR="006650AC" w:rsidRPr="00130F90" w:rsidRDefault="006650AC" w:rsidP="001F5110">
            <w:pPr>
              <w:ind w:firstLine="0"/>
              <w:rPr>
                <w:sz w:val="28"/>
                <w:szCs w:val="28"/>
              </w:rPr>
            </w:pPr>
            <w:r w:rsidRPr="00130F90">
              <w:rPr>
                <w:sz w:val="28"/>
                <w:szCs w:val="28"/>
              </w:rPr>
              <w:t>Cân nặng</w:t>
            </w:r>
          </w:p>
          <w:p w14:paraId="0EFDD2FD" w14:textId="77777777" w:rsidR="006650AC" w:rsidRPr="00130F90" w:rsidRDefault="006650AC" w:rsidP="001F5110">
            <w:pPr>
              <w:ind w:firstLine="0"/>
              <w:rPr>
                <w:sz w:val="28"/>
                <w:szCs w:val="28"/>
              </w:rPr>
            </w:pPr>
            <w:r w:rsidRPr="00130F90">
              <w:rPr>
                <w:sz w:val="28"/>
                <w:szCs w:val="28"/>
              </w:rPr>
              <w:t>Chiều cao</w:t>
            </w:r>
          </w:p>
        </w:tc>
        <w:tc>
          <w:tcPr>
            <w:tcW w:w="4197" w:type="dxa"/>
            <w:vAlign w:val="center"/>
          </w:tcPr>
          <w:p w14:paraId="3A93FACB"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A: Không có nguy cơ SDD</w:t>
            </w:r>
          </w:p>
          <w:p w14:paraId="5A091CA4"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B: Nguy cơ SDD nhẹ đến trung bình</w:t>
            </w:r>
          </w:p>
          <w:p w14:paraId="2A9CAE79"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C: Nguy cơ SDD nặng</w:t>
            </w:r>
          </w:p>
        </w:tc>
        <w:tc>
          <w:tcPr>
            <w:tcW w:w="2226" w:type="dxa"/>
            <w:vAlign w:val="center"/>
          </w:tcPr>
          <w:p w14:paraId="57DE2B34" w14:textId="77777777" w:rsidR="006650AC" w:rsidRPr="00130F90" w:rsidRDefault="006650AC" w:rsidP="001F5110">
            <w:pPr>
              <w:ind w:firstLine="0"/>
              <w:jc w:val="center"/>
              <w:rPr>
                <w:sz w:val="28"/>
                <w:szCs w:val="28"/>
              </w:rPr>
            </w:pPr>
            <w:r w:rsidRPr="00130F90">
              <w:rPr>
                <w:sz w:val="28"/>
                <w:szCs w:val="28"/>
              </w:rPr>
              <w:t>Cân, đo, tính toán</w:t>
            </w:r>
          </w:p>
        </w:tc>
      </w:tr>
      <w:tr w:rsidR="006650AC" w14:paraId="080E15C2" w14:textId="77777777" w:rsidTr="001F5110">
        <w:tc>
          <w:tcPr>
            <w:tcW w:w="746" w:type="dxa"/>
            <w:vMerge/>
            <w:vAlign w:val="center"/>
          </w:tcPr>
          <w:p w14:paraId="190CDBAC" w14:textId="77777777" w:rsidR="006650AC" w:rsidRPr="00130F90" w:rsidRDefault="006650AC" w:rsidP="001F5110">
            <w:pPr>
              <w:ind w:firstLine="0"/>
              <w:jc w:val="center"/>
              <w:rPr>
                <w:sz w:val="28"/>
                <w:szCs w:val="28"/>
              </w:rPr>
            </w:pPr>
          </w:p>
        </w:tc>
        <w:tc>
          <w:tcPr>
            <w:tcW w:w="1942" w:type="dxa"/>
            <w:vAlign w:val="center"/>
          </w:tcPr>
          <w:p w14:paraId="1D5402BF" w14:textId="77777777" w:rsidR="006650AC" w:rsidRPr="00130F90" w:rsidRDefault="006650AC" w:rsidP="001F5110">
            <w:pPr>
              <w:ind w:firstLine="0"/>
              <w:rPr>
                <w:sz w:val="28"/>
                <w:szCs w:val="28"/>
              </w:rPr>
            </w:pPr>
            <w:r w:rsidRPr="00130F90">
              <w:rPr>
                <w:sz w:val="28"/>
                <w:szCs w:val="28"/>
              </w:rPr>
              <w:t>SGA</w:t>
            </w:r>
          </w:p>
        </w:tc>
        <w:tc>
          <w:tcPr>
            <w:tcW w:w="4197" w:type="dxa"/>
            <w:vAlign w:val="center"/>
          </w:tcPr>
          <w:p w14:paraId="3AFA0D46" w14:textId="77777777" w:rsidR="006650AC" w:rsidRPr="00130F90" w:rsidRDefault="006650AC" w:rsidP="001F5110">
            <w:pPr>
              <w:ind w:firstLine="0"/>
              <w:jc w:val="center"/>
              <w:rPr>
                <w:sz w:val="28"/>
                <w:szCs w:val="28"/>
              </w:rPr>
            </w:pPr>
          </w:p>
        </w:tc>
        <w:tc>
          <w:tcPr>
            <w:tcW w:w="2226" w:type="dxa"/>
            <w:vAlign w:val="center"/>
          </w:tcPr>
          <w:p w14:paraId="25DC1B3F" w14:textId="77777777" w:rsidR="006650AC" w:rsidRPr="00130F90" w:rsidRDefault="006650AC" w:rsidP="001F5110">
            <w:pPr>
              <w:ind w:firstLine="0"/>
              <w:jc w:val="center"/>
              <w:rPr>
                <w:sz w:val="28"/>
                <w:szCs w:val="28"/>
              </w:rPr>
            </w:pPr>
            <w:r w:rsidRPr="00130F90">
              <w:rPr>
                <w:sz w:val="28"/>
                <w:szCs w:val="28"/>
              </w:rPr>
              <w:t>Phỏng vấn (Phiếu phụ lục 1)</w:t>
            </w:r>
          </w:p>
        </w:tc>
      </w:tr>
      <w:tr w:rsidR="006650AC" w14:paraId="111725B6" w14:textId="77777777" w:rsidTr="001F5110">
        <w:tc>
          <w:tcPr>
            <w:tcW w:w="9111" w:type="dxa"/>
            <w:gridSpan w:val="4"/>
            <w:vAlign w:val="center"/>
          </w:tcPr>
          <w:p w14:paraId="1F656D19" w14:textId="77777777" w:rsidR="006650AC" w:rsidRPr="00130F90" w:rsidRDefault="006650AC" w:rsidP="001F5110">
            <w:pPr>
              <w:ind w:firstLine="0"/>
              <w:rPr>
                <w:sz w:val="28"/>
                <w:szCs w:val="28"/>
              </w:rPr>
            </w:pPr>
            <w:r w:rsidRPr="00130F90">
              <w:rPr>
                <w:sz w:val="28"/>
                <w:szCs w:val="28"/>
              </w:rPr>
              <w:t>Mục tiêu 2: Các yếu tố liên quan đến TTDD của BN lao phổi</w:t>
            </w:r>
          </w:p>
        </w:tc>
      </w:tr>
      <w:tr w:rsidR="006650AC" w14:paraId="0470E33A" w14:textId="77777777" w:rsidTr="001F5110">
        <w:tc>
          <w:tcPr>
            <w:tcW w:w="746" w:type="dxa"/>
            <w:vMerge w:val="restart"/>
            <w:vAlign w:val="center"/>
          </w:tcPr>
          <w:p w14:paraId="400E717D" w14:textId="77777777" w:rsidR="006650AC" w:rsidRPr="00130F90" w:rsidRDefault="006650AC" w:rsidP="001F5110">
            <w:pPr>
              <w:ind w:firstLine="0"/>
              <w:jc w:val="center"/>
            </w:pPr>
            <w:r>
              <w:t>3</w:t>
            </w:r>
          </w:p>
        </w:tc>
        <w:tc>
          <w:tcPr>
            <w:tcW w:w="1942" w:type="dxa"/>
            <w:vAlign w:val="center"/>
          </w:tcPr>
          <w:p w14:paraId="05248EFF" w14:textId="77777777" w:rsidR="006650AC" w:rsidRPr="00130F90" w:rsidRDefault="006650AC" w:rsidP="001F5110">
            <w:pPr>
              <w:ind w:firstLine="0"/>
            </w:pPr>
            <w:r w:rsidRPr="00130F90">
              <w:rPr>
                <w:sz w:val="28"/>
                <w:szCs w:val="28"/>
              </w:rPr>
              <w:t>Đối tượng nghiên cứu</w:t>
            </w:r>
          </w:p>
        </w:tc>
        <w:tc>
          <w:tcPr>
            <w:tcW w:w="6423" w:type="dxa"/>
            <w:gridSpan w:val="2"/>
            <w:vAlign w:val="center"/>
          </w:tcPr>
          <w:p w14:paraId="668E8428" w14:textId="77777777" w:rsidR="006650AC" w:rsidRPr="00130F90" w:rsidRDefault="006650AC" w:rsidP="001F5110">
            <w:pPr>
              <w:ind w:firstLine="0"/>
            </w:pPr>
            <w:r w:rsidRPr="00130F90">
              <w:rPr>
                <w:sz w:val="28"/>
                <w:szCs w:val="28"/>
              </w:rPr>
              <w:t xml:space="preserve">Liên quan giữa đối tượng nghiên cứu và </w:t>
            </w:r>
            <w:r>
              <w:rPr>
                <w:sz w:val="28"/>
                <w:szCs w:val="28"/>
              </w:rPr>
              <w:t>T</w:t>
            </w:r>
            <w:r w:rsidRPr="00130F90">
              <w:rPr>
                <w:sz w:val="28"/>
                <w:szCs w:val="28"/>
              </w:rPr>
              <w:t>TDD của người bệnh lao phổi</w:t>
            </w:r>
            <w:r>
              <w:rPr>
                <w:sz w:val="28"/>
                <w:szCs w:val="28"/>
              </w:rPr>
              <w:t xml:space="preserve"> mới</w:t>
            </w:r>
          </w:p>
        </w:tc>
      </w:tr>
      <w:tr w:rsidR="006650AC" w14:paraId="2BABB88B" w14:textId="77777777" w:rsidTr="001F5110">
        <w:tc>
          <w:tcPr>
            <w:tcW w:w="746" w:type="dxa"/>
            <w:vMerge/>
            <w:vAlign w:val="center"/>
          </w:tcPr>
          <w:p w14:paraId="79C9E2BC" w14:textId="77777777" w:rsidR="006650AC" w:rsidRPr="00130F90" w:rsidRDefault="006650AC" w:rsidP="001F5110">
            <w:pPr>
              <w:ind w:firstLine="0"/>
              <w:jc w:val="center"/>
            </w:pPr>
          </w:p>
        </w:tc>
        <w:tc>
          <w:tcPr>
            <w:tcW w:w="1942" w:type="dxa"/>
            <w:vAlign w:val="center"/>
          </w:tcPr>
          <w:p w14:paraId="510C4F1D" w14:textId="77777777" w:rsidR="006650AC" w:rsidRPr="00130F90" w:rsidRDefault="006650AC" w:rsidP="001F5110">
            <w:pPr>
              <w:ind w:firstLine="0"/>
            </w:pPr>
            <w:r w:rsidRPr="00130F90">
              <w:rPr>
                <w:sz w:val="28"/>
                <w:szCs w:val="28"/>
              </w:rPr>
              <w:t>Mắc bệnh kèm theo</w:t>
            </w:r>
          </w:p>
        </w:tc>
        <w:tc>
          <w:tcPr>
            <w:tcW w:w="6423" w:type="dxa"/>
            <w:gridSpan w:val="2"/>
            <w:vAlign w:val="center"/>
          </w:tcPr>
          <w:p w14:paraId="6043FF73" w14:textId="77777777" w:rsidR="006650AC" w:rsidRPr="00130F90" w:rsidRDefault="006650AC" w:rsidP="001F5110">
            <w:pPr>
              <w:ind w:firstLine="0"/>
            </w:pPr>
            <w:r w:rsidRPr="00130F90">
              <w:rPr>
                <w:sz w:val="28"/>
                <w:szCs w:val="28"/>
              </w:rPr>
              <w:t>Liên quan đến phân loại lao phổi mắc bệnh kèm theo đến TTDD</w:t>
            </w:r>
          </w:p>
        </w:tc>
      </w:tr>
    </w:tbl>
    <w:p w14:paraId="35A6F4E4" w14:textId="43E41A1B" w:rsidR="00B75088" w:rsidRPr="00B75088" w:rsidRDefault="00B9405E" w:rsidP="00C23165">
      <w:pPr>
        <w:pStyle w:val="Heading3"/>
      </w:pPr>
      <w:bookmarkStart w:id="45" w:name="_Toc124290135"/>
      <w:r>
        <w:t>2.</w:t>
      </w:r>
      <w:r w:rsidR="003775AB">
        <w:t>2</w:t>
      </w:r>
      <w:r w:rsidR="00B75088" w:rsidRPr="00B75088">
        <w:t>.</w:t>
      </w:r>
      <w:r w:rsidR="002A0BD0">
        <w:t>4</w:t>
      </w:r>
      <w:r w:rsidR="00B75088" w:rsidRPr="00B75088">
        <w:t xml:space="preserve">. Phương pháp thu thập </w:t>
      </w:r>
      <w:r w:rsidR="00413016">
        <w:t>thông tin</w:t>
      </w:r>
      <w:bookmarkEnd w:id="45"/>
    </w:p>
    <w:p w14:paraId="48945C82" w14:textId="5175025C" w:rsidR="00B75088" w:rsidRDefault="00B75088" w:rsidP="00C23165">
      <w:r w:rsidRPr="00B75088">
        <w:t>Các đối tượng được đánh giá TTDD khi mới nhập bằng phương pháp nhân trắc BMI và ph</w:t>
      </w:r>
      <w:r w:rsidR="0095228A">
        <w:t>ỏ</w:t>
      </w:r>
      <w:r w:rsidRPr="00B75088">
        <w:t xml:space="preserve">ng </w:t>
      </w:r>
      <w:r w:rsidR="00972917">
        <w:t>vấn</w:t>
      </w:r>
      <w:r w:rsidRPr="00B75088">
        <w:t xml:space="preserve"> bằng phương pháp SGA</w:t>
      </w:r>
      <w:r w:rsidR="003F14F4">
        <w:t>.</w:t>
      </w:r>
    </w:p>
    <w:p w14:paraId="00133C32" w14:textId="0DC50AA7" w:rsidR="003F4A3F" w:rsidRDefault="003F4A3F" w:rsidP="00E8565A">
      <w:pPr>
        <w:pStyle w:val="Heading4"/>
      </w:pPr>
      <w:bookmarkStart w:id="46" w:name="_Toc124290136"/>
      <w:r>
        <w:t>2.3.</w:t>
      </w:r>
      <w:r w:rsidR="002A0BD0">
        <w:t>4</w:t>
      </w:r>
      <w:r>
        <w:t>.1. Phương pháp nhân trắc BMI</w:t>
      </w:r>
      <w:bookmarkEnd w:id="46"/>
    </w:p>
    <w:p w14:paraId="2B51FEEF" w14:textId="22A71D14" w:rsidR="003B7974" w:rsidRPr="00F23718" w:rsidRDefault="003B7974" w:rsidP="003B7974">
      <w:r w:rsidRPr="00F23718">
        <w:t>Đánh giá TTDD bằng số đo nhân trắc</w:t>
      </w:r>
    </w:p>
    <w:p w14:paraId="03ADEAE6" w14:textId="77777777" w:rsidR="003B7974" w:rsidRDefault="003B7974" w:rsidP="003B7974">
      <w:r>
        <w:t xml:space="preserve">- Khối lượng cơ thể, biểu hiện bằng cân nặng </w:t>
      </w:r>
    </w:p>
    <w:p w14:paraId="42192563" w14:textId="77777777" w:rsidR="003B7974" w:rsidRDefault="003B7974" w:rsidP="003B7974">
      <w:r>
        <w:t xml:space="preserve">- Các kích thước về độ dài, đặc hiệu là chiều cao. </w:t>
      </w:r>
    </w:p>
    <w:p w14:paraId="59BC2AC5" w14:textId="77777777" w:rsidR="003B7974" w:rsidRDefault="003B7974" w:rsidP="003B7974">
      <w:r>
        <w:t>- Cấu trúc cơ thể và các dự trữ về năng lượng và protein, thông qua các mô mềm bề mặt: Lớp mỡ dưới da và cơ...</w:t>
      </w:r>
    </w:p>
    <w:p w14:paraId="22C19F4F" w14:textId="77777777" w:rsidR="003B7974" w:rsidRDefault="003B7974" w:rsidP="003B7974">
      <w:r w:rsidRPr="00F23718">
        <w:t>C</w:t>
      </w:r>
      <w:r>
        <w:t>â</w:t>
      </w:r>
      <w:r w:rsidRPr="00F23718">
        <w:t xml:space="preserve">n </w:t>
      </w:r>
      <w:r>
        <w:t>nặng</w:t>
      </w:r>
      <w:r w:rsidRPr="00F23718">
        <w:t xml:space="preserve"> cơ th</w:t>
      </w:r>
      <w:r>
        <w:t>ể</w:t>
      </w:r>
      <w:r w:rsidRPr="00F23718">
        <w:t>:</w:t>
      </w:r>
    </w:p>
    <w:p w14:paraId="79096812" w14:textId="77777777" w:rsidR="003B7974" w:rsidRDefault="003B7974" w:rsidP="003B7974">
      <w:r>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w:t>
      </w:r>
    </w:p>
    <w:p w14:paraId="78EA7A97" w14:textId="77777777" w:rsidR="003B7974" w:rsidRDefault="003B7974" w:rsidP="003B7974">
      <w:r>
        <w:t xml:space="preserve">Cân trẻ em: nên cởi hết quần áo. Trường hợp cháu quấy khóc, không dỗ được, có thể cân mẹ cháu rồi cân mẹ bế cháu. Cần chú ý trừ ngay để lấy số cân nặng thực tế của cháu. </w:t>
      </w:r>
    </w:p>
    <w:p w14:paraId="566DDD07" w14:textId="51FFB109" w:rsidR="003B7974" w:rsidRPr="00065CB5" w:rsidRDefault="003B7974" w:rsidP="003B7974">
      <w:r>
        <w:t>Cân người lớn: nam giới chỉ mặc quần đùi, cởi trần, không đi giày dép; nữ giới mặc quần áo gọn nhất và phải trừ bớt cân nặng trung bình của quần áo khi tính kết quả. Người được cân đứng giữa bàn cân, không cử động, mắt nhìn thẳng, trọng lượng bổ đều cả hai chân. Cân đặt ở vị trí ổn định và bằng phẳng, chỉnh cân về vị trí cân bằng ở số 0. Hàng ngày phải kiểm tra cân hai lần bằng cách dùng quả cân chuẩn (hoặc vật tương đương, ví dụ một can nước) để kiểm soát độ chính xác, độ nh</w:t>
      </w:r>
      <w:r w:rsidR="00622E3F">
        <w:t>ạy</w:t>
      </w:r>
      <w:r>
        <w:t xml:space="preserve"> của cân. Cân nặng được ghi với 1 hoặc 2 số lẻ, thí dụ 11,2kg tùy theo loại cân có độ nhạy 100 hoặc 10g. Tỷ lệ thay đổi trọng lượng cơ thể:</w:t>
      </w:r>
    </w:p>
    <w:p w14:paraId="4FC53E38" w14:textId="77777777" w:rsidR="003B7974" w:rsidRPr="005A33D7" w:rsidRDefault="003B7974" w:rsidP="003B7974">
      <w:pPr>
        <w:rPr>
          <w:sz w:val="24"/>
          <w:szCs w:val="24"/>
        </w:rPr>
      </w:pPr>
      <m:oMathPara>
        <m:oMath>
          <m:r>
            <w:rPr>
              <w:rFonts w:ascii="Cambria Math" w:hAnsi="Cambria Math"/>
              <w:sz w:val="24"/>
              <w:szCs w:val="24"/>
            </w:rPr>
            <m:t>Thay</m:t>
          </m:r>
          <m:r>
            <m:rPr>
              <m:sty m:val="p"/>
            </m:rPr>
            <w:rPr>
              <w:rFonts w:ascii="Cambria Math" w:hAnsi="Cambria Math"/>
              <w:sz w:val="24"/>
              <w:szCs w:val="24"/>
            </w:rPr>
            <m:t xml:space="preserve"> đổ</m:t>
          </m:r>
          <m:r>
            <w:rPr>
              <w:rFonts w:ascii="Cambria Math" w:hAnsi="Cambria Math"/>
              <w:sz w:val="24"/>
              <w:szCs w:val="24"/>
            </w:rPr>
            <m:t>i</m:t>
          </m:r>
          <m:r>
            <m:rPr>
              <m:sty m:val="p"/>
            </m:rPr>
            <w:rPr>
              <w:rFonts w:ascii="Cambria Math" w:hAnsi="Cambria Math"/>
              <w:sz w:val="24"/>
              <w:szCs w:val="24"/>
            </w:rPr>
            <m:t xml:space="preserve"> (%)=</m:t>
          </m:r>
          <m:f>
            <m:fPr>
              <m:ctrlPr>
                <w:rPr>
                  <w:rFonts w:ascii="Cambria Math" w:hAnsi="Cambria Math"/>
                  <w:sz w:val="24"/>
                  <w:szCs w:val="24"/>
                </w:rPr>
              </m:ctrlPr>
            </m:fPr>
            <m:num>
              <m:d>
                <m:dPr>
                  <m:begChr m:val="["/>
                  <m:endChr m:val="]"/>
                  <m:ctrlPr>
                    <w:rPr>
                      <w:rFonts w:ascii="Cambria Math" w:hAnsi="Cambria Math"/>
                      <w:sz w:val="24"/>
                      <w:szCs w:val="24"/>
                    </w:rPr>
                  </m:ctrlPr>
                </m:dPr>
                <m:e>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c</m:t>
                  </m:r>
                  <m:r>
                    <m:rPr>
                      <m:sty m:val="p"/>
                    </m:rPr>
                    <w:rPr>
                      <w:rFonts w:ascii="Cambria Math" w:hAnsi="Cambria Math"/>
                      <w:sz w:val="24"/>
                      <w:szCs w:val="24"/>
                    </w:rPr>
                    <m:t xml:space="preserve">ơ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r>
                    <m:rPr>
                      <m:sty m:val="p"/>
                    </m:rPr>
                    <w:rPr>
                      <w:rFonts w:ascii="Cambria Math" w:hAnsi="Cambria Math"/>
                      <w:sz w:val="24"/>
                      <w:szCs w:val="24"/>
                    </w:rPr>
                    <m:t>-</m:t>
                  </m:r>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hi</m:t>
                  </m:r>
                  <m:r>
                    <m:rPr>
                      <m:sty m:val="p"/>
                    </m:rPr>
                    <w:rPr>
                      <w:rFonts w:ascii="Cambria Math" w:hAnsi="Cambria Math"/>
                      <w:sz w:val="24"/>
                      <w:szCs w:val="24"/>
                    </w:rPr>
                    <m:t>ệ</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t</m:t>
                  </m:r>
                  <m:r>
                    <m:rPr>
                      <m:sty m:val="p"/>
                    </m:rPr>
                    <w:rPr>
                      <w:rFonts w:ascii="Cambria Math" w:hAnsi="Cambria Math"/>
                      <w:sz w:val="24"/>
                      <w:szCs w:val="24"/>
                    </w:rPr>
                    <m:t>ạ</m:t>
                  </m:r>
                  <m:r>
                    <w:rPr>
                      <w:rFonts w:ascii="Cambria Math" w:hAnsi="Cambria Math"/>
                      <w:sz w:val="24"/>
                      <w:szCs w:val="24"/>
                    </w:rPr>
                    <m:t>i</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e>
              </m:d>
              <m:r>
                <w:rPr>
                  <w:rFonts w:ascii="Cambria Math" w:hAnsi="Cambria Math"/>
                  <w:sz w:val="24"/>
                  <w:szCs w:val="24"/>
                </w:rPr>
                <m:t>x</m:t>
              </m:r>
              <m:r>
                <m:rPr>
                  <m:sty m:val="p"/>
                </m:rPr>
                <w:rPr>
                  <w:rFonts w:ascii="Cambria Math" w:hAnsi="Cambria Math"/>
                  <w:sz w:val="24"/>
                  <w:szCs w:val="24"/>
                </w:rPr>
                <m:t>100</m:t>
              </m:r>
            </m:num>
            <m:den>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den>
          </m:f>
        </m:oMath>
      </m:oMathPara>
    </w:p>
    <w:p w14:paraId="5CF0BAAA" w14:textId="1A8D3B74" w:rsidR="003B7974" w:rsidRPr="00034E73" w:rsidRDefault="003B7974" w:rsidP="003B7974">
      <w:r>
        <w:t>Công thức này được sử dụng để tính toán tỷ lệ trọng lượng cơ thể giảm đi hơn là tỷ lệ tăng lên, bởi vì tỷ lệ giảm đi là một chỉ tiêu quan trọng để xác định nguy cơ SDD của bệnh nhân. Khi sử dụng “tỷ lệ giảm cân” như là một thông số để can thiệp dinh dưỡng khi: bệnh nhân sụt cân không mong muốn &gt; 10% trong vòng 3 đến 6 tháng hoặc bệnh nhân có BMI &lt; 18,5 kg/m</w:t>
      </w:r>
      <w:r>
        <w:rPr>
          <w:vertAlign w:val="superscript"/>
        </w:rPr>
        <w:t>2</w:t>
      </w:r>
      <w:r>
        <w:t xml:space="preserve"> và có sụt cân không mong muốn &gt; 5% trong 3 đến 6 tháng. Quá trình cân đo và ph</w:t>
      </w:r>
      <w:r w:rsidR="0081498A">
        <w:t>ỏ</w:t>
      </w:r>
      <w:r>
        <w:t>ng vấn diễn ra tại phòng thủ thuật của khoa Lao hô hấp BVPHP cho tất cả các bệnh nhân lao phổi điều trị tại khoa.</w:t>
      </w:r>
    </w:p>
    <w:p w14:paraId="1A36012C" w14:textId="77777777" w:rsidR="003B7974" w:rsidRDefault="003B7974" w:rsidP="003B7974">
      <w:r>
        <w:t>Chiều cao:</w:t>
      </w:r>
    </w:p>
    <w:p w14:paraId="24D7C0AA" w14:textId="77777777" w:rsidR="003B7974" w:rsidRDefault="003B7974" w:rsidP="003B7974">
      <w:r>
        <w:t>Đo chiều cao đứng: Bỏ guốc dép, đi chân không, đứng quay lưng vào thước đo. Lưu ý để thước đo theo chiều thẳng đứng, vuông góc với mặt đất nằm ngang. Gót chân, 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0406FEC5" w14:textId="77777777" w:rsidR="003B7974" w:rsidRPr="009B4397" w:rsidRDefault="003B7974" w:rsidP="003B7974">
      <w:r>
        <w:t>Đo chiều dài nằm: Để thước trên mặt phẳng nằm ngang. Đặt cháu nằm ngửa, một người giữ đầu để mắt nhìn thẳng lên trần nhà, mảnh gỗ chỉ số 0 của thước áp sát đỉnh đầu. Một người ấn thẳng đầu gối và đưa mảnh gỗ ngang thứ hai áp sát gót bàn chân, lưu ý để gót chân sát mặt phẳng nằm ngang và bàn chân thẳng đứng. Đọc kết quả và ghi số cm với 1 số lẻ, ví dụ: 53,2cm (độ nhạy 1mm). Cần lưu ý so sánh với bảng phù hợp, vì cách đo chiều dài nằm và chiều cao đứng có sai số khác nhau 1-2cm.</w:t>
      </w:r>
    </w:p>
    <w:p w14:paraId="1B688A36" w14:textId="4FCA457E" w:rsidR="003B7974" w:rsidRPr="00B2198E" w:rsidRDefault="00E8565A" w:rsidP="003B7974">
      <w:pPr>
        <w:pStyle w:val="Heading4"/>
      </w:pPr>
      <w:bookmarkStart w:id="47" w:name="_Toc124290137"/>
      <w:r>
        <w:t>2</w:t>
      </w:r>
      <w:r w:rsidR="003B7974">
        <w:t>.3.</w:t>
      </w:r>
      <w:r w:rsidR="002A0BD0">
        <w:t>4</w:t>
      </w:r>
      <w:r>
        <w:t>.2</w:t>
      </w:r>
      <w:r w:rsidR="003B7974">
        <w:t>. Phương pháp SGA</w:t>
      </w:r>
      <w:bookmarkEnd w:id="47"/>
    </w:p>
    <w:p w14:paraId="148AE767" w14:textId="29568216" w:rsidR="003B7974" w:rsidRDefault="003B7974" w:rsidP="003B7974">
      <w:r>
        <w:t>Cách đánh giá p</w:t>
      </w:r>
      <w:r w:rsidRPr="00213B74">
        <w:t xml:space="preserve">hương pháp đánh giá dinh dưỡng chủ quan </w:t>
      </w:r>
      <w:r>
        <w:t>SGA</w:t>
      </w:r>
      <w:r w:rsidR="008B47F5">
        <w:t>:</w:t>
      </w:r>
    </w:p>
    <w:p w14:paraId="2FDC0D38" w14:textId="77777777" w:rsidR="003B7974" w:rsidRDefault="003B7974" w:rsidP="003B7974">
      <w:r>
        <w:t>- Bệnh sử bao gồm 6 tiêu chí đánh giá:</w:t>
      </w:r>
    </w:p>
    <w:p w14:paraId="27F3FD07" w14:textId="77777777" w:rsidR="003B7974" w:rsidRDefault="003B7974" w:rsidP="003B7974">
      <w:r>
        <w:t>+ Thay đổi trọng lượng trong 6 tháng: sụt cân các mức độ dưới 5% ổn định hoặc tăng cân cho điểm A, sụt cân từ 5 đến 10% cho điểm B, sụt cân trên 10% cho điểm C.</w:t>
      </w:r>
    </w:p>
    <w:p w14:paraId="563ECDA8" w14:textId="77777777" w:rsidR="003B7974" w:rsidRDefault="003B7974" w:rsidP="003B7974">
      <w:r>
        <w:t>+ Thay đổi trọng lượng trong vòng 2 tuần qua: tăng cân cho điểm A, cân nặng ổn định cho B, sụt cân cho C.</w:t>
      </w:r>
    </w:p>
    <w:p w14:paraId="42649740" w14:textId="77777777" w:rsidR="003B7974" w:rsidRDefault="003B7974" w:rsidP="003B7974">
      <w:r>
        <w:t>+ Sự thay đổi trong chế độ ăn và khẩu phần ăn: không có vấn để về thay đổi chế độ ăn hoặc khẩu phần ăn cho điểm A, thay đổi một chút nhưng không nặng cho điểm B, thay đổi nhiều hoặc nặng cho điểm C.</w:t>
      </w:r>
    </w:p>
    <w:p w14:paraId="280B3756" w14:textId="74DF35D0" w:rsidR="003B7974" w:rsidRDefault="003B7974" w:rsidP="003B7974">
      <w:r>
        <w:t>+ Hiện diện của triệu chứng dạ dày - ruột như là bu</w:t>
      </w:r>
      <w:r w:rsidR="003F1D03">
        <w:t>ồ</w:t>
      </w:r>
      <w:r>
        <w:t>n nôn, nôn, tiêu chảy, chán ăn kéo dài trên 2 tuần: không có các triệu chứng trên cho điểm A, có một trong các triệu chứng trên nhưng nhẹ cho điểm B, nặng cho điểm C.</w:t>
      </w:r>
    </w:p>
    <w:p w14:paraId="5156A3DA" w14:textId="77777777" w:rsidR="003B7974" w:rsidRDefault="003B7974" w:rsidP="003B7974">
      <w:r>
        <w:t>+ Thay đổi hoạt động chức năng cơ thể: đi lại hoạt động bình thường không thay đổi cho điểm A, có thể đi lại được hoặc ngồi cho điểm B, nằm tại giường không đi lại được cho điểm C.</w:t>
      </w:r>
    </w:p>
    <w:p w14:paraId="03D8B239" w14:textId="77777777" w:rsidR="003B7974" w:rsidRDefault="003B7974" w:rsidP="003B7974">
      <w:r>
        <w:t>+ Nhu cầu chuyển hóa liên quan đến stress bệnh lý: Nhu cầu chuyển hóa thấp cho điểm A, tăng chuyển hóa cho điểm B, tăng cao cho điểm C.</w:t>
      </w:r>
    </w:p>
    <w:p w14:paraId="2B39E7E2" w14:textId="77777777" w:rsidR="003B7974" w:rsidRPr="005164E0" w:rsidRDefault="003B7974" w:rsidP="003B7974">
      <w:r>
        <w:t>- Thăm khám lâm sàng bao gồm 4 tiêu chí đánh giá:</w:t>
      </w:r>
    </w:p>
    <w:p w14:paraId="6781A543" w14:textId="77777777" w:rsidR="003B7974" w:rsidRDefault="003B7974" w:rsidP="003B7974">
      <w:r>
        <w:t>+ Đánh giá việc mất lớp mỡ dưới da: tại cơ tam đầu, cơ nhị đầu và lớp mỡ dưới mắt; không mất lớp mỡ dưới da cho điểm A, mất lớp mỡ dưới da nhẹ đến trung bình cho điểm B, mất lớp mỡ dưới da nặng cho điểm C.</w:t>
      </w:r>
    </w:p>
    <w:p w14:paraId="73ADE536" w14:textId="77777777" w:rsidR="003B7974" w:rsidRPr="00B12585" w:rsidRDefault="003B7974" w:rsidP="003B7974">
      <w:r>
        <w:t>+ Đánh giá tình trạng teo cơ: tại thái dương, xương đòn, vai, xương bả vai, cơ giữa các xương, đầu gối, cơ tứ đầu đùi và bắp chân: không teo cơ cho điểm A, teo cơ nhẹ đến trung bình cho điểm B, teo cơ nặng cho điểm C.</w:t>
      </w:r>
    </w:p>
    <w:p w14:paraId="713F3BB4" w14:textId="77777777" w:rsidR="003B7974" w:rsidRDefault="003B7974" w:rsidP="003B7974">
      <w:r>
        <w:t>+ Đánh giá mức độ phù: tại mắt cá chân và vùng cùng cụt; không phù cho điểm A, phù nhẹ đến trung bình cho điểm B, phù nặng cho điểm C.</w:t>
      </w:r>
    </w:p>
    <w:p w14:paraId="21E26898" w14:textId="77777777" w:rsidR="003B7974" w:rsidRDefault="003B7974" w:rsidP="003B7974">
      <w:r>
        <w:t>+</w:t>
      </w:r>
      <w:r w:rsidRPr="00691EBB">
        <w:t xml:space="preserve"> Đánh giá có hay không dịch cổ chướng v</w:t>
      </w:r>
      <w:r>
        <w:t>à</w:t>
      </w:r>
      <w:r w:rsidRPr="00691EBB">
        <w:t xml:space="preserve"> mức độ của nó nếu có: không có</w:t>
      </w:r>
      <w:r>
        <w:t xml:space="preserve"> </w:t>
      </w:r>
      <w:r w:rsidRPr="00691EBB">
        <w:t>địch cổ chướng cho điểm A, có dịch cổ chướng nhẹ đến trung bình cho điểm B, có</w:t>
      </w:r>
      <w:r>
        <w:t xml:space="preserve"> </w:t>
      </w:r>
      <w:r w:rsidRPr="00691EBB">
        <w:t>dịch cổ chướng r</w:t>
      </w:r>
      <w:r>
        <w:t>ấ</w:t>
      </w:r>
      <w:r w:rsidRPr="00691EBB">
        <w:t>t nhiều cho điểm C.</w:t>
      </w:r>
    </w:p>
    <w:p w14:paraId="05D360F8" w14:textId="4180E37F" w:rsidR="003B7974" w:rsidRPr="00691EBB" w:rsidRDefault="003B7974" w:rsidP="003B7974">
      <w:r w:rsidRPr="00691EBB">
        <w:t>Điều tra viên khám phát hiện các dấu hiệu SDD như giảm lớp mỡ dưới da,</w:t>
      </w:r>
      <w:r>
        <w:t xml:space="preserve"> </w:t>
      </w:r>
      <w:r w:rsidRPr="00691EBB">
        <w:t>gi</w:t>
      </w:r>
      <w:r>
        <w:t>ả</w:t>
      </w:r>
      <w:r w:rsidRPr="00691EBB">
        <w:t>m khối cơ, ph</w:t>
      </w:r>
      <w:r>
        <w:t>ù</w:t>
      </w:r>
      <w:r w:rsidRPr="00691EBB">
        <w:t xml:space="preserve"> (liên quan đến d</w:t>
      </w:r>
      <w:r w:rsidR="003C34BC">
        <w:t>i</w:t>
      </w:r>
      <w:r w:rsidRPr="00691EBB">
        <w:t>nh dưỡng) như sau:</w:t>
      </w:r>
    </w:p>
    <w:p w14:paraId="193BC417" w14:textId="77777777" w:rsidR="003B7974" w:rsidRPr="00691EBB" w:rsidRDefault="003B7974" w:rsidP="003B7974">
      <w:r>
        <w:t xml:space="preserve">- </w:t>
      </w:r>
      <w:r w:rsidRPr="00691EBB">
        <w:t>Khám lớp mỡ dưới da:</w:t>
      </w:r>
    </w:p>
    <w:p w14:paraId="24DE7076" w14:textId="77777777" w:rsidR="003B7974" w:rsidRPr="00691EBB" w:rsidRDefault="003B7974" w:rsidP="003B7974">
      <w:r>
        <w:t xml:space="preserve">+ </w:t>
      </w:r>
      <w:r w:rsidRPr="00691EBB">
        <w:t>Vị trí: có thể là vùng tương ứng cơ tam đầu cánh tay, cơ nhị đầu, cơ dưới</w:t>
      </w:r>
      <w:r>
        <w:t xml:space="preserve"> </w:t>
      </w:r>
      <w:r w:rsidRPr="00691EBB">
        <w:t>xương b</w:t>
      </w:r>
      <w:r>
        <w:t>ả</w:t>
      </w:r>
      <w:r w:rsidRPr="00691EBB">
        <w:t xml:space="preserve"> </w:t>
      </w:r>
      <w:r>
        <w:t>vai.</w:t>
      </w:r>
    </w:p>
    <w:p w14:paraId="048D2B00" w14:textId="32950FCC" w:rsidR="003B7974" w:rsidRPr="00691EBB" w:rsidRDefault="003B7974" w:rsidP="003B7974">
      <w:r>
        <w:t xml:space="preserve">+ </w:t>
      </w:r>
      <w:r w:rsidRPr="00691EBB">
        <w:t xml:space="preserve">Cách khám: </w:t>
      </w:r>
      <w:r>
        <w:t>điề</w:t>
      </w:r>
      <w:r w:rsidRPr="00691EBB">
        <w:t>u tra viên dùng ngón cái và ngón trỏ của tay véo da và tổ</w:t>
      </w:r>
      <w:r>
        <w:t xml:space="preserve"> </w:t>
      </w:r>
      <w:r w:rsidRPr="00691EBB">
        <w:t xml:space="preserve">chức </w:t>
      </w:r>
      <w:r w:rsidR="004F5497">
        <w:t>d</w:t>
      </w:r>
      <w:r w:rsidRPr="00691EBB">
        <w:t>ưới da ở vị trí đã được xác định sau đó n</w:t>
      </w:r>
      <w:r>
        <w:t>â</w:t>
      </w:r>
      <w:r w:rsidRPr="00691EBB">
        <w:t>ng nếp da và tổ chức dưới da</w:t>
      </w:r>
      <w:r>
        <w:t xml:space="preserve"> </w:t>
      </w:r>
      <w:r w:rsidRPr="00691EBB">
        <w:t xml:space="preserve">tích ra khỏi cơ thể khoảng 1 </w:t>
      </w:r>
      <w:r>
        <w:t>c</w:t>
      </w:r>
      <w:r w:rsidRPr="00691EBB">
        <w:t>m (trục của nếp da tr</w:t>
      </w:r>
      <w:r>
        <w:t>ù</w:t>
      </w:r>
      <w:r w:rsidRPr="00691EBB">
        <w:t>ng với trục của khối cơ đó).</w:t>
      </w:r>
    </w:p>
    <w:p w14:paraId="36B74118" w14:textId="77777777" w:rsidR="003B7974" w:rsidRDefault="003B7974" w:rsidP="003B7974">
      <w:r>
        <w:t xml:space="preserve">- </w:t>
      </w:r>
      <w:r w:rsidRPr="00691EBB">
        <w:t>Kh</w:t>
      </w:r>
      <w:r>
        <w:t>á</w:t>
      </w:r>
      <w:r w:rsidRPr="00691EBB">
        <w:t>m giảm khối cơ:</w:t>
      </w:r>
    </w:p>
    <w:p w14:paraId="2F4901FF" w14:textId="77777777" w:rsidR="003B7974" w:rsidRDefault="003B7974" w:rsidP="003B7974">
      <w:r>
        <w:t xml:space="preserve">+ </w:t>
      </w:r>
      <w:r w:rsidRPr="00691EBB">
        <w:t>Vị tr</w:t>
      </w:r>
      <w:r>
        <w:t>í:</w:t>
      </w:r>
      <w:r w:rsidRPr="00691EBB">
        <w:t xml:space="preserve"> </w:t>
      </w:r>
      <w:r>
        <w:t>c</w:t>
      </w:r>
      <w:r w:rsidRPr="00691EBB">
        <w:t>ơ delta hoặc cơ tứ đầu đ</w:t>
      </w:r>
      <w:r>
        <w:t>ù</w:t>
      </w:r>
      <w:r w:rsidRPr="00691EBB">
        <w:t>i.</w:t>
      </w:r>
    </w:p>
    <w:p w14:paraId="1EDE6A08" w14:textId="77777777" w:rsidR="003B7974" w:rsidRPr="00691EBB" w:rsidRDefault="003B7974" w:rsidP="003B7974">
      <w:r>
        <w:t xml:space="preserve">+ </w:t>
      </w:r>
      <w:r w:rsidRPr="00691EBB">
        <w:t xml:space="preserve">Cách khám: </w:t>
      </w:r>
      <w:r>
        <w:t>đ</w:t>
      </w:r>
      <w:r w:rsidRPr="00691EBB">
        <w:t>iều tra viên quan s</w:t>
      </w:r>
      <w:r>
        <w:t>á</w:t>
      </w:r>
      <w:r w:rsidRPr="00691EBB">
        <w:t>t khối cơ vùng cơ đó, sở nắn để phát hiện</w:t>
      </w:r>
    </w:p>
    <w:p w14:paraId="559678F1" w14:textId="77777777" w:rsidR="003B7974" w:rsidRPr="00691EBB" w:rsidRDefault="003B7974" w:rsidP="003B7974">
      <w:pPr>
        <w:ind w:firstLine="0"/>
      </w:pPr>
      <w:r w:rsidRPr="00691EBB">
        <w:t>các dấu hiệu teo cơ.</w:t>
      </w:r>
    </w:p>
    <w:p w14:paraId="08AA8CB2" w14:textId="77777777" w:rsidR="003B7974" w:rsidRPr="00691EBB" w:rsidRDefault="003B7974" w:rsidP="003B7974">
      <w:r>
        <w:t xml:space="preserve">- </w:t>
      </w:r>
      <w:r w:rsidRPr="00691EBB">
        <w:t>Khám phát hiện ph</w:t>
      </w:r>
      <w:r>
        <w:t>ù</w:t>
      </w:r>
      <w:r w:rsidRPr="00691EBB">
        <w:t>:</w:t>
      </w:r>
    </w:p>
    <w:p w14:paraId="11E445A9" w14:textId="77777777" w:rsidR="003B7974" w:rsidRDefault="003B7974" w:rsidP="003B7974">
      <w:r>
        <w:t xml:space="preserve">+ </w:t>
      </w:r>
      <w:r w:rsidRPr="00691EBB">
        <w:t>Vị trí</w:t>
      </w:r>
      <w:r>
        <w:t>:</w:t>
      </w:r>
      <w:r w:rsidRPr="00691EBB">
        <w:t xml:space="preserve"> v</w:t>
      </w:r>
      <w:r>
        <w:t>ù</w:t>
      </w:r>
      <w:r w:rsidRPr="00691EBB">
        <w:t>ng mặt trước xương ch</w:t>
      </w:r>
      <w:r>
        <w:t>à</w:t>
      </w:r>
      <w:r w:rsidRPr="00691EBB">
        <w:t>y hoặc v</w:t>
      </w:r>
      <w:r>
        <w:t>ù</w:t>
      </w:r>
      <w:r w:rsidRPr="00691EBB">
        <w:t>ng mu b</w:t>
      </w:r>
      <w:r>
        <w:t>à</w:t>
      </w:r>
      <w:r w:rsidRPr="00691EBB">
        <w:t>n chân.</w:t>
      </w:r>
    </w:p>
    <w:p w14:paraId="7D511252" w14:textId="77777777" w:rsidR="003B7974" w:rsidRDefault="003B7974" w:rsidP="003B7974">
      <w:r>
        <w:t xml:space="preserve">+ </w:t>
      </w:r>
      <w:r w:rsidRPr="00691EBB">
        <w:t xml:space="preserve">Cách khám: </w:t>
      </w:r>
      <w:r>
        <w:t>điều</w:t>
      </w:r>
      <w:r w:rsidRPr="00691EBB">
        <w:t xml:space="preserve"> tra viên </w:t>
      </w:r>
      <w:r>
        <w:t>dù</w:t>
      </w:r>
      <w:r w:rsidRPr="00691EBB">
        <w:t>ng ngón tay ấn vào các vị trí trên để t</w:t>
      </w:r>
      <w:r>
        <w:t>ì</w:t>
      </w:r>
      <w:r w:rsidRPr="00691EBB">
        <w:t>m dấu</w:t>
      </w:r>
      <w:r>
        <w:t xml:space="preserve"> </w:t>
      </w:r>
      <w:r w:rsidRPr="00691EBB">
        <w:t>hiệu lõm</w:t>
      </w:r>
      <w:r>
        <w:t>.</w:t>
      </w:r>
    </w:p>
    <w:p w14:paraId="2A38E141" w14:textId="77777777" w:rsidR="003B7974" w:rsidRDefault="003B7974" w:rsidP="003B7974">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6326520E" w14:textId="73B029DD" w:rsidR="003B7974" w:rsidRPr="00691EBB" w:rsidRDefault="003B7974" w:rsidP="003B7974">
      <w:r w:rsidRPr="00691EBB">
        <w:t>Chỉ số gợi ý nhiều đến t</w:t>
      </w:r>
      <w:r>
        <w:t>í</w:t>
      </w:r>
      <w:r w:rsidRPr="00691EBB">
        <w:t>nh đi</w:t>
      </w:r>
      <w:r>
        <w:t>ể</w:t>
      </w:r>
      <w:r w:rsidRPr="00691EBB">
        <w:t xml:space="preserve">m "A" hoặc </w:t>
      </w:r>
      <w:r>
        <w:t>ít</w:t>
      </w:r>
      <w:r w:rsidRPr="00691EBB">
        <w:t xml:space="preserve"> nguy cơ d</w:t>
      </w:r>
      <w:r w:rsidR="0088507D">
        <w:t>i</w:t>
      </w:r>
      <w:r w:rsidRPr="00691EBB">
        <w:t>nh dưỡng</w:t>
      </w:r>
      <w:r>
        <w:t>:</w:t>
      </w:r>
    </w:p>
    <w:p w14:paraId="5026BBF3" w14:textId="0C9F8F1B" w:rsidR="003B7974" w:rsidRPr="00691EBB" w:rsidRDefault="003B7974" w:rsidP="003B7974">
      <w:r>
        <w:t>-</w:t>
      </w:r>
      <w:r w:rsidRPr="00691EBB">
        <w:t xml:space="preserve"> Cân nặng b</w:t>
      </w:r>
      <w:r w:rsidR="00FB12DF">
        <w:t>ì</w:t>
      </w:r>
      <w:r w:rsidRPr="00691EBB">
        <w:t>nh thường hoặc g</w:t>
      </w:r>
      <w:r>
        <w:t>ầ</w:t>
      </w:r>
      <w:r w:rsidRPr="00691EBB">
        <w:t>n đây tăng cân t</w:t>
      </w:r>
      <w:r>
        <w:t>rở lại.</w:t>
      </w:r>
    </w:p>
    <w:p w14:paraId="79054373" w14:textId="77777777" w:rsidR="003B7974" w:rsidRPr="00691EBB" w:rsidRDefault="003B7974" w:rsidP="003B7974">
      <w:r>
        <w:t>-</w:t>
      </w:r>
      <w:r w:rsidRPr="00691EBB">
        <w:t xml:space="preserve"> Khẩu phần ăn b</w:t>
      </w:r>
      <w:r>
        <w:t xml:space="preserve">ình </w:t>
      </w:r>
      <w:r w:rsidRPr="00691EBB">
        <w:t>thư</w:t>
      </w:r>
      <w:r>
        <w:t>ờ</w:t>
      </w:r>
      <w:r w:rsidRPr="00691EBB">
        <w:t>ng hoặc cải thiện khẩu phần ăn.</w:t>
      </w:r>
    </w:p>
    <w:p w14:paraId="59F97B60" w14:textId="77777777" w:rsidR="003B7974" w:rsidRPr="00691EBB" w:rsidRDefault="003B7974" w:rsidP="003B7974">
      <w:r>
        <w:t>-</w:t>
      </w:r>
      <w:r w:rsidRPr="00691EBB">
        <w:t xml:space="preserve"> M</w:t>
      </w:r>
      <w:r>
        <w:t>ấ</w:t>
      </w:r>
      <w:r w:rsidRPr="00691EBB">
        <w:t>t lớp mỡ dưới da t</w:t>
      </w:r>
      <w:r>
        <w:t>ố</w:t>
      </w:r>
      <w:r w:rsidRPr="00691EBB">
        <w:t>i thiểu hoặc không mắt.</w:t>
      </w:r>
    </w:p>
    <w:p w14:paraId="52FF0198" w14:textId="77777777" w:rsidR="003B7974" w:rsidRPr="003D688C" w:rsidRDefault="003B7974" w:rsidP="003B7974">
      <w:r>
        <w:t>-</w:t>
      </w:r>
      <w:r w:rsidRPr="00691EBB">
        <w:t xml:space="preserve"> Không giảm khối cơ ho</w:t>
      </w:r>
      <w:r>
        <w:t>ặc</w:t>
      </w:r>
      <w:r w:rsidRPr="00691EBB">
        <w:t xml:space="preserve"> giảm t</w:t>
      </w:r>
      <w:r>
        <w:t>ố</w:t>
      </w:r>
      <w:r w:rsidRPr="00691EBB">
        <w:t>i thi</w:t>
      </w:r>
      <w:r>
        <w:t>ể</w:t>
      </w:r>
      <w:r w:rsidRPr="00691EBB">
        <w:t>u</w:t>
      </w:r>
      <w:r>
        <w:t>.</w:t>
      </w:r>
    </w:p>
    <w:p w14:paraId="1BECF764" w14:textId="77777777" w:rsidR="003B7974" w:rsidRPr="003D688C" w:rsidRDefault="003B7974" w:rsidP="003B7974">
      <w:r w:rsidRPr="003D688C">
        <w:t>Chi số g</w:t>
      </w:r>
      <w:r>
        <w:t>ợi ý</w:t>
      </w:r>
      <w:r w:rsidRPr="003D688C">
        <w:t xml:space="preserve"> nhiều đ</w:t>
      </w:r>
      <w:r>
        <w:t>ế</w:t>
      </w:r>
      <w:r w:rsidRPr="003D688C">
        <w:t>n tính đi</w:t>
      </w:r>
      <w:r>
        <w:t>ể</w:t>
      </w:r>
      <w:r w:rsidRPr="003D688C">
        <w:t xml:space="preserve">m “B” hoặc tăng nguy cơ </w:t>
      </w:r>
      <w:r>
        <w:t>dinh dưỡng:</w:t>
      </w:r>
    </w:p>
    <w:p w14:paraId="6CDB82A1" w14:textId="77777777" w:rsidR="003B7974" w:rsidRPr="003D688C" w:rsidRDefault="003B7974" w:rsidP="003B7974">
      <w:r>
        <w:t>-</w:t>
      </w:r>
      <w:r w:rsidRPr="003D688C">
        <w:t xml:space="preserve"> Sụt cân tổng thể mức độ vừa đến nặng trước khi nhập viện (5 </w:t>
      </w:r>
      <w:r>
        <w:t>–</w:t>
      </w:r>
      <w:r w:rsidRPr="003D688C">
        <w:t xml:space="preserve"> 10</w:t>
      </w:r>
      <w:r>
        <w:t>%</w:t>
      </w:r>
      <w:r w:rsidRPr="003D688C">
        <w:t>)</w:t>
      </w:r>
    </w:p>
    <w:p w14:paraId="3C2F4962" w14:textId="77777777" w:rsidR="003B7974" w:rsidRPr="003D688C" w:rsidRDefault="003B7974" w:rsidP="003B7974">
      <w:r>
        <w:t>-</w:t>
      </w:r>
      <w:r w:rsidRPr="003D688C">
        <w:t xml:space="preserve"> Khẩu phần ăn có thay đổi </w:t>
      </w:r>
      <w:r>
        <w:t>(</w:t>
      </w:r>
      <w:r w:rsidRPr="003D688C">
        <w:t>ăn í</w:t>
      </w:r>
      <w:r>
        <w:t>t</w:t>
      </w:r>
      <w:r w:rsidRPr="003D688C">
        <w:t xml:space="preserve"> hơn bình thường &lt; 50%</w:t>
      </w:r>
      <w:r>
        <w:t>).</w:t>
      </w:r>
    </w:p>
    <w:p w14:paraId="7D1F07D8" w14:textId="77777777" w:rsidR="003B7974" w:rsidRPr="003D688C" w:rsidRDefault="003B7974" w:rsidP="003B7974">
      <w:r>
        <w:t>-</w:t>
      </w:r>
      <w:r w:rsidRPr="003D688C">
        <w:t xml:space="preserve"> M</w:t>
      </w:r>
      <w:r>
        <w:t>ấ</w:t>
      </w:r>
      <w:r w:rsidRPr="003D688C">
        <w:t>t lớp mỡ dưới da, giảm nhiều hoặc mắt khoảng 2</w:t>
      </w:r>
      <w:r>
        <w:t>c</w:t>
      </w:r>
      <w:r w:rsidRPr="003D688C">
        <w:t>m.</w:t>
      </w:r>
    </w:p>
    <w:p w14:paraId="2A7CE21B" w14:textId="77777777" w:rsidR="003B7974" w:rsidRPr="003D688C" w:rsidRDefault="003B7974" w:rsidP="003B7974">
      <w:r w:rsidRPr="003D688C">
        <w:t>Chỉ số gợi</w:t>
      </w:r>
      <w:r>
        <w:t xml:space="preserve"> </w:t>
      </w:r>
      <w:r w:rsidRPr="003D688C">
        <w:t>ý nhi</w:t>
      </w:r>
      <w:r>
        <w:t>ề</w:t>
      </w:r>
      <w:r w:rsidRPr="003D688C">
        <w:t>u đến tính đi</w:t>
      </w:r>
      <w:r>
        <w:t>ểm</w:t>
      </w:r>
      <w:r w:rsidRPr="003D688C">
        <w:t xml:space="preserve"> “C</w:t>
      </w:r>
      <w:r>
        <w:t>”</w:t>
      </w:r>
      <w:r w:rsidRPr="003D688C">
        <w:t xml:space="preserve"> hoặc tăng ng</w:t>
      </w:r>
      <w:r>
        <w:t>u</w:t>
      </w:r>
      <w:r w:rsidRPr="003D688C">
        <w:t xml:space="preserve">y cơ </w:t>
      </w:r>
      <w:r>
        <w:t>dinh dưỡng</w:t>
      </w:r>
    </w:p>
    <w:p w14:paraId="13FAEA5F" w14:textId="77777777" w:rsidR="003B7974" w:rsidRPr="003D688C" w:rsidRDefault="003B7974" w:rsidP="003B7974">
      <w:r>
        <w:t>-</w:t>
      </w:r>
      <w:r w:rsidRPr="003D688C">
        <w:t xml:space="preserve"> Sụt cân rõ hoặc ti</w:t>
      </w:r>
      <w:r>
        <w:t>ế</w:t>
      </w:r>
      <w:r w:rsidRPr="003D688C">
        <w:t>n triển (thường ít nhất 10% cân nặng bình thường).</w:t>
      </w:r>
    </w:p>
    <w:p w14:paraId="1BFDF9B5" w14:textId="192E9DE4" w:rsidR="003B7974" w:rsidRPr="003D688C" w:rsidRDefault="003B7974" w:rsidP="003B7974">
      <w:r>
        <w:t>-</w:t>
      </w:r>
      <w:r w:rsidRPr="003D688C">
        <w:t xml:space="preserve"> Khẩu phần ăn có thay đổi nhiều (</w:t>
      </w:r>
      <w:r>
        <w:t>ă</w:t>
      </w:r>
      <w:r w:rsidRPr="003D688C">
        <w:t>n ít hơn bình thư</w:t>
      </w:r>
      <w:r w:rsidR="00FB12DF">
        <w:t>ờ</w:t>
      </w:r>
      <w:r w:rsidRPr="003D688C">
        <w:t>ng &gt; 50%).</w:t>
      </w:r>
    </w:p>
    <w:p w14:paraId="79615B42" w14:textId="77777777" w:rsidR="003B7974" w:rsidRPr="003D688C" w:rsidRDefault="003B7974" w:rsidP="003B7974">
      <w:r>
        <w:t>-</w:t>
      </w:r>
      <w:r w:rsidRPr="003D688C">
        <w:t xml:space="preserve"> M</w:t>
      </w:r>
      <w:r>
        <w:t>ấ</w:t>
      </w:r>
      <w:r w:rsidRPr="003D688C">
        <w:t>t lớp mỡ &gt; 2</w:t>
      </w:r>
      <w:r>
        <w:t>c</w:t>
      </w:r>
      <w:r w:rsidRPr="003D688C">
        <w:t>m, giảm khối lượng cơ năng.</w:t>
      </w:r>
    </w:p>
    <w:p w14:paraId="26F6F042" w14:textId="77777777" w:rsidR="003B7974" w:rsidRDefault="003B7974" w:rsidP="003B7974">
      <w:r w:rsidRPr="003D688C">
        <w:t>Mức đánh giá SGA</w:t>
      </w:r>
      <w:r>
        <w:t>:</w:t>
      </w:r>
    </w:p>
    <w:p w14:paraId="6A6BE26D" w14:textId="77777777" w:rsidR="003B7974" w:rsidRDefault="003B7974" w:rsidP="003B7974">
      <w:r>
        <w:t>-</w:t>
      </w:r>
      <w:r w:rsidRPr="003D688C">
        <w:t xml:space="preserve"> SGA: A - không có nguy cơ SDD.</w:t>
      </w:r>
    </w:p>
    <w:p w14:paraId="47DA5041" w14:textId="77777777" w:rsidR="003B7974" w:rsidRDefault="003B7974" w:rsidP="003B7974">
      <w:r>
        <w:t>-</w:t>
      </w:r>
      <w:r w:rsidRPr="003D688C">
        <w:t xml:space="preserve"> SGA: B -</w:t>
      </w:r>
      <w:r>
        <w:t xml:space="preserve"> </w:t>
      </w:r>
      <w:r w:rsidRPr="003D688C">
        <w:t>Nguy cơ SDD từ nhẹ đến trung b</w:t>
      </w:r>
      <w:r>
        <w:t>ì</w:t>
      </w:r>
      <w:r w:rsidRPr="003D688C">
        <w:t>nh.</w:t>
      </w:r>
    </w:p>
    <w:p w14:paraId="1D45B398" w14:textId="77777777" w:rsidR="003B7974" w:rsidRPr="003D688C" w:rsidRDefault="003B7974" w:rsidP="003B7974">
      <w:r>
        <w:t>-</w:t>
      </w:r>
      <w:r w:rsidRPr="003D688C">
        <w:t xml:space="preserve"> SGA: C -</w:t>
      </w:r>
      <w:r>
        <w:t xml:space="preserve"> </w:t>
      </w:r>
      <w:r w:rsidRPr="003D688C">
        <w:t>Nguy cơ SDD nặng</w:t>
      </w:r>
      <w:r>
        <w:t>.</w:t>
      </w:r>
    </w:p>
    <w:p w14:paraId="10E86163" w14:textId="3A40AD3D" w:rsidR="00060344" w:rsidRPr="00B75088" w:rsidRDefault="003B7974" w:rsidP="003B7974">
      <w:r w:rsidRPr="003D688C">
        <w:t xml:space="preserve">Đánh giá </w:t>
      </w:r>
      <w:r>
        <w:t xml:space="preserve">này là đánh giá chủ quan, không cần tính toán. Quan trọng là giảm cân, khẩu phần ăn, sụt cân/dự trữ mỡ. </w:t>
      </w:r>
      <w:r w:rsidRPr="003D688C">
        <w:t xml:space="preserve">Trong trường hợp </w:t>
      </w:r>
      <w:r>
        <w:t>phân vân</w:t>
      </w:r>
      <w:r w:rsidRPr="003D688C">
        <w:t xml:space="preserve"> giữa A và B chọn B, giữa B và C chọn B.</w:t>
      </w:r>
    </w:p>
    <w:p w14:paraId="19879C65" w14:textId="4424B746" w:rsidR="00525EFF" w:rsidRPr="00525EFF" w:rsidRDefault="00525EFF" w:rsidP="00C23165">
      <w:pPr>
        <w:pStyle w:val="Heading3"/>
      </w:pPr>
      <w:bookmarkStart w:id="48" w:name="_Toc124290138"/>
      <w:r w:rsidRPr="00525EFF">
        <w:t>2.</w:t>
      </w:r>
      <w:r w:rsidR="00555C79">
        <w:t>3.</w:t>
      </w:r>
      <w:r w:rsidRPr="00525EFF">
        <w:t xml:space="preserve">5. Sai số </w:t>
      </w:r>
      <w:r w:rsidR="0049153A">
        <w:t>và khống chế sai số</w:t>
      </w:r>
      <w:r w:rsidR="00EF0727">
        <w:t xml:space="preserve"> [WIP]</w:t>
      </w:r>
      <w:bookmarkEnd w:id="48"/>
    </w:p>
    <w:p w14:paraId="02ECA945" w14:textId="4D85143C" w:rsidR="00525EFF" w:rsidRPr="00525EFF" w:rsidRDefault="008D6426" w:rsidP="00C23165">
      <w:pPr>
        <w:pStyle w:val="Heading3"/>
      </w:pPr>
      <w:bookmarkStart w:id="49" w:name="_Toc124290139"/>
      <w:r>
        <w:t>2</w:t>
      </w:r>
      <w:r w:rsidR="00525EFF" w:rsidRPr="00525EFF">
        <w:t>.</w:t>
      </w:r>
      <w:r>
        <w:t>3.</w:t>
      </w:r>
      <w:r w:rsidR="00525EFF" w:rsidRPr="00525EFF">
        <w:t xml:space="preserve">6. </w:t>
      </w:r>
      <w:r w:rsidR="004D5B63">
        <w:t>Phương pháp xử lý, phân tích số liệu</w:t>
      </w:r>
      <w:bookmarkEnd w:id="49"/>
    </w:p>
    <w:p w14:paraId="5E19E2AA" w14:textId="167EF2B6" w:rsidR="00525EFF" w:rsidRPr="00525EFF" w:rsidRDefault="00525EFF" w:rsidP="00DE5D31">
      <w:r w:rsidRPr="00525EFF">
        <w:t>Số liệu được nhậ</w:t>
      </w:r>
      <w:r w:rsidR="00DE5D31">
        <w:t xml:space="preserve">p, </w:t>
      </w:r>
      <w:r w:rsidRPr="00525EFF">
        <w:t>l</w:t>
      </w:r>
      <w:r w:rsidR="00C23B1C">
        <w:t>à</w:t>
      </w:r>
      <w:r w:rsidRPr="00525EFF">
        <w:t>m sạch và phân tích bằng phần</w:t>
      </w:r>
      <w:r w:rsidR="00DE5D31">
        <w:t xml:space="preserve"> </w:t>
      </w:r>
      <w:r w:rsidRPr="00525EFF">
        <w:t>mềm SPSS</w:t>
      </w:r>
      <w:r w:rsidR="00C23B1C">
        <w:t xml:space="preserve"> 22</w:t>
      </w:r>
      <w:r w:rsidRPr="00525EFF">
        <w:t>.0.</w:t>
      </w:r>
    </w:p>
    <w:p w14:paraId="0B3E79EC" w14:textId="77777777" w:rsidR="0055567B" w:rsidRDefault="00525EFF" w:rsidP="00C23165">
      <w:r w:rsidRPr="00525EFF">
        <w:t xml:space="preserve">Các test sử </w:t>
      </w:r>
      <w:r w:rsidR="0055567B">
        <w:t>d</w:t>
      </w:r>
      <w:r w:rsidRPr="00525EFF">
        <w:t>ụng trong y học</w:t>
      </w:r>
      <w:r w:rsidR="0055567B">
        <w:t>:</w:t>
      </w:r>
    </w:p>
    <w:p w14:paraId="3C509183" w14:textId="6C37F313" w:rsidR="0055567B" w:rsidRDefault="0055567B" w:rsidP="00C23165">
      <w:r>
        <w:t xml:space="preserve">- </w:t>
      </w:r>
      <w:r w:rsidR="00525EFF" w:rsidRPr="00525EFF">
        <w:t>T</w:t>
      </w:r>
      <w:r>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25EFF" w:rsidRPr="00525EFF">
        <w:t xml:space="preserve">để so </w:t>
      </w:r>
      <w:r w:rsidR="008230D5">
        <w:t>s</w:t>
      </w:r>
      <w:r w:rsidR="00525EFF" w:rsidRPr="00525EFF">
        <w:t>ánh 2 t</w:t>
      </w:r>
      <w:r>
        <w:t>ỷ</w:t>
      </w:r>
      <w:r w:rsidR="00525EFF" w:rsidRPr="00525EFF">
        <w:t xml:space="preserve"> lệ</w:t>
      </w:r>
      <w:r w:rsidR="006C4507">
        <w:t>.</w:t>
      </w:r>
    </w:p>
    <w:p w14:paraId="050A2EE3" w14:textId="3975122B" w:rsidR="0055567B" w:rsidRDefault="0055567B" w:rsidP="00C23165">
      <w:r>
        <w:t xml:space="preserve">- </w:t>
      </w:r>
      <w:r w:rsidR="00525EFF" w:rsidRPr="00525EFF">
        <w:t xml:space="preserve">Mức </w:t>
      </w:r>
      <w:r>
        <w:t>ý</w:t>
      </w:r>
      <w:r w:rsidR="00525EFF" w:rsidRPr="00525EFF">
        <w:t xml:space="preserve"> nghĩ</w:t>
      </w:r>
      <w:r>
        <w:t>a</w:t>
      </w:r>
      <w:r w:rsidR="00525EFF" w:rsidRPr="00525EFF">
        <w:t xml:space="preserve"> th</w:t>
      </w:r>
      <w:r>
        <w:t>ố</w:t>
      </w:r>
      <w:r w:rsidR="00525EFF" w:rsidRPr="00525EFF">
        <w:t>ng k</w:t>
      </w:r>
      <w:r>
        <w:t>ê</w:t>
      </w:r>
      <w:r w:rsidR="00525EFF" w:rsidRPr="00525EFF">
        <w:t xml:space="preserve"> p&lt;005</w:t>
      </w:r>
      <w:r w:rsidR="006C4507">
        <w:t>.</w:t>
      </w:r>
    </w:p>
    <w:p w14:paraId="6F222063" w14:textId="622471FD" w:rsidR="00525EFF" w:rsidRPr="00525EFF" w:rsidRDefault="0055567B" w:rsidP="00C23165">
      <w:r>
        <w:t xml:space="preserve">- </w:t>
      </w:r>
      <w:r w:rsidR="00525EFF" w:rsidRPr="00525EFF">
        <w:t xml:space="preserve">Sử </w:t>
      </w:r>
      <w:r>
        <w:t>d</w:t>
      </w:r>
      <w:r w:rsidR="00525EFF" w:rsidRPr="00525EFF">
        <w:t>ụng kỹ thuật phân t</w:t>
      </w:r>
      <w:r>
        <w:t>í</w:t>
      </w:r>
      <w:r w:rsidR="00525EFF" w:rsidRPr="00525EFF">
        <w:t>ch h</w:t>
      </w:r>
      <w:r>
        <w:t>ồ</w:t>
      </w:r>
      <w:r w:rsidR="00525EFF" w:rsidRPr="00525EFF">
        <w:t>i quy đa bi</w:t>
      </w:r>
      <w:r w:rsidR="0049110F">
        <w:t>ế</w:t>
      </w:r>
      <w:r w:rsidR="00525EFF" w:rsidRPr="00525EFF">
        <w:t>n, phân tích đa bi</w:t>
      </w:r>
      <w:r>
        <w:t>ế</w:t>
      </w:r>
      <w:r w:rsidR="00525EFF" w:rsidRPr="00525EFF">
        <w:t>n để không chế</w:t>
      </w:r>
      <w:r>
        <w:t xml:space="preserve"> </w:t>
      </w:r>
      <w:r w:rsidR="00525EFF" w:rsidRPr="00525EFF">
        <w:t>một số y</w:t>
      </w:r>
      <w:r>
        <w:t>ế</w:t>
      </w:r>
      <w:r w:rsidR="00525EFF" w:rsidRPr="00525EFF">
        <w:t>u t</w:t>
      </w:r>
      <w:r>
        <w:t>ố</w:t>
      </w:r>
      <w:r w:rsidR="00525EFF" w:rsidRPr="00525EFF">
        <w:t xml:space="preserve"> nhiễ</w:t>
      </w:r>
      <w:r>
        <w:t>u</w:t>
      </w:r>
      <w:r w:rsidR="00525EFF" w:rsidRPr="00525EFF">
        <w:t xml:space="preserve"> ảnh hưởng đến kết quả nghiên cứu.</w:t>
      </w:r>
    </w:p>
    <w:p w14:paraId="692B63B2" w14:textId="6614C63D" w:rsidR="00525EFF" w:rsidRPr="00525EFF" w:rsidRDefault="0055567B" w:rsidP="00C23165">
      <w:pPr>
        <w:pStyle w:val="Heading3"/>
      </w:pPr>
      <w:bookmarkStart w:id="50" w:name="_Toc124290140"/>
      <w:r>
        <w:t>2.3</w:t>
      </w:r>
      <w:r w:rsidR="00525EFF" w:rsidRPr="00525EFF">
        <w:t>.7. Đạo đức nghiên cứu</w:t>
      </w:r>
      <w:bookmarkEnd w:id="50"/>
    </w:p>
    <w:p w14:paraId="732B9DA9" w14:textId="77777777" w:rsidR="00795BCF" w:rsidRPr="00D50266" w:rsidRDefault="00795BCF" w:rsidP="00795BCF">
      <w:pPr>
        <w:tabs>
          <w:tab w:val="left" w:pos="284"/>
        </w:tabs>
        <w:spacing w:after="0"/>
        <w:ind w:firstLine="567"/>
        <w:rPr>
          <w:lang w:val="nb-NO" w:eastAsia="zh-CN"/>
        </w:rPr>
      </w:pPr>
      <w:r w:rsidRPr="005D14CF">
        <w:rPr>
          <w:lang w:val="nb-NO" w:eastAsia="zh-CN"/>
        </w:rPr>
        <w:t>- 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076811DF" w14:textId="086CCB7E" w:rsidR="00525EFF" w:rsidRPr="00525EFF" w:rsidRDefault="00525EFF" w:rsidP="00C23165">
      <w:r w:rsidRPr="00525EFF">
        <w:t xml:space="preserve">- </w:t>
      </w:r>
      <w:r w:rsidR="00795BCF">
        <w:t xml:space="preserve">Các </w:t>
      </w:r>
      <w:r w:rsidRPr="00525EFF">
        <w:t>thông tin của các đối tượng tham gia nghiên cứu</w:t>
      </w:r>
      <w:r w:rsidR="00795BCF">
        <w:t xml:space="preserve"> được giữ bí mật</w:t>
      </w:r>
      <w:r w:rsidRPr="00525EFF">
        <w:t>.</w:t>
      </w:r>
    </w:p>
    <w:p w14:paraId="28E6FA99" w14:textId="126FE87A" w:rsidR="00774284" w:rsidRDefault="00774284" w:rsidP="00774284">
      <w:r>
        <w:t>-</w:t>
      </w:r>
      <w:r w:rsidRPr="00525EFF">
        <w:t xml:space="preserve"> Đảm b</w:t>
      </w:r>
      <w:r w:rsidR="00A92FC1">
        <w:t>ả</w:t>
      </w:r>
      <w:r w:rsidRPr="00525EFF">
        <w:t>o tính tr</w:t>
      </w:r>
      <w:r>
        <w:t>u</w:t>
      </w:r>
      <w:r w:rsidRPr="00525EFF">
        <w:t>ng thực của thông tin.</w:t>
      </w:r>
    </w:p>
    <w:p w14:paraId="412DA513" w14:textId="02E511C2" w:rsidR="00525EFF" w:rsidRPr="00525EFF" w:rsidRDefault="00525EFF" w:rsidP="00EE39C8">
      <w:r w:rsidRPr="00525EFF">
        <w:t>- Các bệnh nhân tự nguyện tham gia nghiên c</w:t>
      </w:r>
      <w:r w:rsidR="00A671CD">
        <w:t>ứ</w:t>
      </w:r>
      <w:r w:rsidRPr="00525EFF">
        <w:t>u sau khi được giải thích ý</w:t>
      </w:r>
      <w:r w:rsidR="00EE39C8">
        <w:t xml:space="preserve"> </w:t>
      </w:r>
      <w:r w:rsidRPr="00525EFF">
        <w:t>của nghiên cứu. T</w:t>
      </w:r>
      <w:r w:rsidR="00A671CD">
        <w:t>ấ</w:t>
      </w:r>
      <w:r w:rsidRPr="00525EFF">
        <w:t>t cả những trư</w:t>
      </w:r>
      <w:r w:rsidR="00982D3E">
        <w:t>ờ</w:t>
      </w:r>
      <w:r w:rsidRPr="00525EFF">
        <w:t>ng hợp vi một lý do nào đó không muốn</w:t>
      </w:r>
      <w:r w:rsidR="00B24901">
        <w:t xml:space="preserve"> </w:t>
      </w:r>
      <w:r w:rsidRPr="00525EFF">
        <w:t xml:space="preserve">tham gia nghiên cứu, sau khi đã </w:t>
      </w:r>
      <w:r w:rsidR="00B24901">
        <w:t>t</w:t>
      </w:r>
      <w:r w:rsidRPr="00525EFF">
        <w:t xml:space="preserve">ư </w:t>
      </w:r>
      <w:r w:rsidR="00972917">
        <w:t>vấn</w:t>
      </w:r>
      <w:r w:rsidRPr="00525EFF">
        <w:t xml:space="preserve"> và thuyết phục </w:t>
      </w:r>
      <w:r w:rsidR="00972917">
        <w:t>vấn</w:t>
      </w:r>
      <w:r w:rsidRPr="00525EFF">
        <w:t xml:space="preserve"> muốn bỏ cuộc sẽ được</w:t>
      </w:r>
      <w:r w:rsidR="00B24901">
        <w:t xml:space="preserve"> </w:t>
      </w:r>
      <w:r w:rsidRPr="00525EFF">
        <w:t>chấp nhận.</w:t>
      </w:r>
    </w:p>
    <w:p w14:paraId="3BF3E419" w14:textId="5CBA98CD" w:rsidR="00525EFF" w:rsidRPr="00525EFF" w:rsidRDefault="00E80A7C" w:rsidP="00C23165">
      <w:r>
        <w:t>-</w:t>
      </w:r>
      <w:r w:rsidR="00525EFF" w:rsidRPr="00525EFF">
        <w:t xml:space="preserve"> </w:t>
      </w:r>
      <w:r w:rsidR="00B50974">
        <w:t>Tư vấn chế độ ăn phù hợp cho n</w:t>
      </w:r>
      <w:r w:rsidR="00525EFF" w:rsidRPr="00525EFF">
        <w:t>hững bệnh nhân có nguy cơ SDD.</w:t>
      </w:r>
    </w:p>
    <w:p w14:paraId="47FCCAE6" w14:textId="1CE6AB2A" w:rsidR="00B24901" w:rsidRDefault="00E80A7C" w:rsidP="00C23165">
      <w:r>
        <w:t>-</w:t>
      </w:r>
      <w:r w:rsidR="00525EFF" w:rsidRPr="00525EFF">
        <w:t xml:space="preserve"> 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1D5A5E62" w14:textId="77777777" w:rsidR="00E95696" w:rsidRDefault="00E95696" w:rsidP="00774284">
      <w:pPr>
        <w:ind w:firstLine="0"/>
      </w:pPr>
      <w:r>
        <w:br w:type="page"/>
      </w:r>
    </w:p>
    <w:p w14:paraId="3CFBA2A7" w14:textId="6808C16A" w:rsidR="00525EFF" w:rsidRDefault="00E95696" w:rsidP="00C23165">
      <w:pPr>
        <w:pStyle w:val="Heading1"/>
      </w:pPr>
      <w:bookmarkStart w:id="51" w:name="_Toc124290141"/>
      <w:r>
        <w:t>Chương 3 – KẾT QUẢ</w:t>
      </w:r>
      <w:bookmarkEnd w:id="51"/>
    </w:p>
    <w:p w14:paraId="15A431AB" w14:textId="2485BE6C" w:rsidR="005D70BA" w:rsidRDefault="005D70BA" w:rsidP="00C23165">
      <w:pPr>
        <w:pStyle w:val="Heading2"/>
      </w:pPr>
      <w:bookmarkStart w:id="52" w:name="_Toc124290142"/>
      <w:r>
        <w:t>3.1. Đặc điểm chung của đối tượng tham gia nghiên cứu</w:t>
      </w:r>
      <w:bookmarkEnd w:id="52"/>
    </w:p>
    <w:p w14:paraId="10A90951" w14:textId="449137B6" w:rsidR="005D70BA" w:rsidRDefault="005D70BA" w:rsidP="00C23165">
      <w:pPr>
        <w:pStyle w:val="Heading3"/>
      </w:pPr>
      <w:bookmarkStart w:id="53" w:name="_Toc124290143"/>
      <w:r>
        <w:t>3.1.1. Thông tin chung về đối tượng nghiên cứu</w:t>
      </w:r>
      <w:bookmarkEnd w:id="53"/>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54" w:name="_Toc124290144"/>
      <w:r>
        <w:t>3.1.2. Đặc điểm phân loại lao phổi</w:t>
      </w:r>
      <w:bookmarkEnd w:id="54"/>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55" w:name="_Toc124290145"/>
      <w:r>
        <w:t>3.1.3. Đặc điểm về lao phổi có mắc số lượng bệnh kèm theo</w:t>
      </w:r>
      <w:bookmarkEnd w:id="55"/>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56" w:name="_Toc124290146"/>
      <w:r>
        <w:t>3.1.4. Kiến thức người bệnh về dinh dưỡng bệnh lao phổi</w:t>
      </w:r>
      <w:bookmarkEnd w:id="56"/>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15A8AEEA" w:rsidR="006F0014" w:rsidRDefault="006F0014" w:rsidP="00C23165">
      <w:pPr>
        <w:pStyle w:val="Heading2"/>
      </w:pPr>
      <w:bookmarkStart w:id="57" w:name="_Toc124290147"/>
      <w:r>
        <w:t>3.2. TTDD của BN lao phổi theo BMI, SGA</w:t>
      </w:r>
      <w:bookmarkEnd w:id="57"/>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58" w:name="_Toc124290148"/>
      <w:r>
        <w:t xml:space="preserve">3.3. </w:t>
      </w:r>
      <w:r w:rsidR="006D18AF">
        <w:t>Các yếu tố liên quan tới tình trạng dinh dưỡng của người bệnh lao</w:t>
      </w:r>
      <w:bookmarkEnd w:id="58"/>
    </w:p>
    <w:p w14:paraId="65E6E1A6" w14:textId="137358D3" w:rsidR="00C80C00" w:rsidRDefault="00C80C00" w:rsidP="00C23165">
      <w:pPr>
        <w:pStyle w:val="Heading3"/>
      </w:pPr>
      <w:bookmarkStart w:id="59" w:name="_Toc124290149"/>
      <w:r>
        <w:t>3.3.1. Liên quan giữa tình trạng dinh dưỡng theo BMI</w:t>
      </w:r>
      <w:bookmarkEnd w:id="59"/>
    </w:p>
    <w:p w14:paraId="70BD4078" w14:textId="25361C44" w:rsidR="00C80C00" w:rsidRDefault="00C80C00" w:rsidP="00C23165">
      <w:pPr>
        <w:pStyle w:val="Heading4"/>
      </w:pPr>
      <w:bookmarkStart w:id="60" w:name="_Toc124290150"/>
      <w:r>
        <w:t>3.3.1.1. Mối liên quan giữa đặc điểm cá nhân với TTDD theo BMI</w:t>
      </w:r>
      <w:bookmarkEnd w:id="60"/>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t>Nhận xét:</w:t>
      </w:r>
    </w:p>
    <w:p w14:paraId="6640F62F" w14:textId="5112F17B" w:rsidR="007B4DF2" w:rsidRDefault="007B4DF2" w:rsidP="00C23165">
      <w:pPr>
        <w:pStyle w:val="Heading4"/>
      </w:pPr>
      <w:bookmarkStart w:id="61" w:name="_Toc124290151"/>
      <w:r>
        <w:t xml:space="preserve">3.3.1.2. </w:t>
      </w:r>
      <w:r w:rsidR="004346BA">
        <w:t>Mối liên quan giữa tình trạng mắc bệnh với TTDD theo BMI</w:t>
      </w:r>
      <w:bookmarkEnd w:id="61"/>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62" w:name="_Toc124290152"/>
      <w:r>
        <w:t>3.3.1.3. Mối liên quan giữa phân loại lao phổi theo TTDD với BMI</w:t>
      </w:r>
      <w:bookmarkEnd w:id="62"/>
    </w:p>
    <w:p w14:paraId="074539D6" w14:textId="1229D6C7" w:rsidR="00BA0559" w:rsidRDefault="00AE3C09" w:rsidP="00C23165">
      <w:pPr>
        <w:pStyle w:val="Heading4"/>
      </w:pPr>
      <w:bookmarkStart w:id="63" w:name="_Toc124290153"/>
      <w:r>
        <w:t>3.3.1.4. Mối liên quan giữa kiến thức với TTDD theo BMI</w:t>
      </w:r>
      <w:bookmarkEnd w:id="63"/>
    </w:p>
    <w:p w14:paraId="0716C75A" w14:textId="10170FDF" w:rsidR="00C9789B" w:rsidRDefault="00C9789B" w:rsidP="00C23165">
      <w:pPr>
        <w:pStyle w:val="Heading3"/>
      </w:pPr>
      <w:bookmarkStart w:id="64" w:name="_Toc124290154"/>
      <w:r>
        <w:t>3.3.2. Liên quan giữa TTDD theo SGA của người bệnh lao phổi</w:t>
      </w:r>
      <w:bookmarkEnd w:id="64"/>
    </w:p>
    <w:p w14:paraId="6BD151ED" w14:textId="5FDBCFEC" w:rsidR="00C9789B" w:rsidRDefault="00C9789B" w:rsidP="00C23165">
      <w:pPr>
        <w:pStyle w:val="Heading4"/>
      </w:pPr>
      <w:bookmarkStart w:id="65" w:name="_Toc124290155"/>
      <w:r>
        <w:t>3.3.</w:t>
      </w:r>
      <w:r w:rsidR="00C13693">
        <w:t>2</w:t>
      </w:r>
      <w:r>
        <w:t>.1. Mối liên quan giữa đặc điểm cá nhân với TTDD theo SGA</w:t>
      </w:r>
      <w:bookmarkEnd w:id="65"/>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66" w:name="_Toc124290156"/>
      <w:r>
        <w:t>3.3.</w:t>
      </w:r>
      <w:r w:rsidR="00C13693">
        <w:t>2</w:t>
      </w:r>
      <w:r>
        <w:t>.2. Mối liên quan giữa tình trạng mắc bệnh với TTDD theo SGA</w:t>
      </w:r>
      <w:bookmarkEnd w:id="66"/>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67" w:name="_Toc124290157"/>
      <w:r>
        <w:t>3.3.</w:t>
      </w:r>
      <w:r w:rsidR="00C13693">
        <w:t>2</w:t>
      </w:r>
      <w:r>
        <w:t>.3. Mối liên quan giữa phân loại lao phổi theo TTDD với SGA</w:t>
      </w:r>
      <w:bookmarkEnd w:id="67"/>
    </w:p>
    <w:p w14:paraId="760A149E" w14:textId="35BBC799" w:rsidR="00C9789B" w:rsidRDefault="00C9789B" w:rsidP="00C23165">
      <w:pPr>
        <w:pStyle w:val="Heading4"/>
      </w:pPr>
      <w:bookmarkStart w:id="68" w:name="_Toc124290158"/>
      <w:r>
        <w:t>3.3.</w:t>
      </w:r>
      <w:r w:rsidR="00C13693">
        <w:t>2</w:t>
      </w:r>
      <w:r>
        <w:t>.4. Mối liên quan giữa kiến thức với TTDD theo SGA</w:t>
      </w:r>
      <w:bookmarkEnd w:id="68"/>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69" w:name="_Toc124290159"/>
      <w:r>
        <w:t>Chương 4 – BÀN LUẬN</w:t>
      </w:r>
      <w:bookmarkEnd w:id="69"/>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70" w:name="_Toc124290160"/>
      <w:r>
        <w:t>4.</w:t>
      </w:r>
      <w:r w:rsidR="00C57DFE" w:rsidRPr="00C57DFE">
        <w:t>1. Đặc điểm của đối tượng nghiên cứu</w:t>
      </w:r>
      <w:bookmarkEnd w:id="70"/>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t về BMI ở những bệnh 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n bộ các người 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71" w:name="_Toc124290161"/>
      <w:r w:rsidRPr="00D3729F">
        <w:t>4.</w:t>
      </w:r>
      <w:r w:rsidR="00972917">
        <w:t>2</w:t>
      </w:r>
      <w:r w:rsidRPr="00D3729F">
        <w:t>. T</w:t>
      </w:r>
      <w:r w:rsidR="00972917">
        <w:t>ì</w:t>
      </w:r>
      <w:r w:rsidRPr="00D3729F">
        <w:t>nh trạng dinh dưỡng người bệnh lao phối</w:t>
      </w:r>
      <w:bookmarkEnd w:id="71"/>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72" w:name="_Toc124290162"/>
      <w:r w:rsidRPr="001B7F98">
        <w:t>4</w:t>
      </w:r>
      <w:r w:rsidR="00471626">
        <w:t>.</w:t>
      </w:r>
      <w:r w:rsidRPr="001B7F98">
        <w:t>2</w:t>
      </w:r>
      <w:r w:rsidR="00471626">
        <w:t>.</w:t>
      </w:r>
      <w:r w:rsidRPr="001B7F98">
        <w:t>1. Tình trạng dịnh dưỡng của bệnh nhân lao theo chỉ số B</w:t>
      </w:r>
      <w:r w:rsidR="0066715C">
        <w:t>MI</w:t>
      </w:r>
      <w:bookmarkEnd w:id="72"/>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sấy 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73" w:name="_Toc124290163"/>
      <w:r w:rsidRPr="00DB0857">
        <w:t>4.2.2. Tình trạng dịnh dưỡng của bệnh nhân lao theo chỉ số SGA</w:t>
      </w:r>
      <w:bookmarkEnd w:id="73"/>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74" w:name="_Toc124290164"/>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74"/>
    </w:p>
    <w:p w14:paraId="68865992" w14:textId="3C02208D" w:rsidR="002A1B48" w:rsidRPr="002A1B48" w:rsidRDefault="002A1B48" w:rsidP="00C23165">
      <w:pPr>
        <w:pStyle w:val="Heading3"/>
      </w:pPr>
      <w:bookmarkStart w:id="75" w:name="_Toc124290165"/>
      <w:r w:rsidRPr="002A1B48">
        <w:t>4.3</w:t>
      </w:r>
      <w:r w:rsidR="00624424">
        <w:t>.</w:t>
      </w:r>
      <w:r w:rsidRPr="002A1B48">
        <w:t>1. Mỗi iên quan giữa tình trạng dịnh dưỡng theo BMI</w:t>
      </w:r>
      <w:bookmarkEnd w:id="75"/>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đổi mặt với gánh nặng gấp đôi của thu nhập giảm vả chỉ phí tăng: 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76" w:name="_Toc124290166"/>
      <w:r>
        <w:t>4.3</w:t>
      </w:r>
      <w:r w:rsidR="00337C8E" w:rsidRPr="00337C8E">
        <w:t>.2. M</w:t>
      </w:r>
      <w:r>
        <w:t>ối</w:t>
      </w:r>
      <w:r w:rsidR="00337C8E" w:rsidRPr="00337C8E">
        <w:t xml:space="preserve"> liên quan giữu tình trạng dình đường theo SG</w:t>
      </w:r>
      <w:r>
        <w:t>A</w:t>
      </w:r>
      <w:bookmarkEnd w:id="76"/>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phân tíh mỗi liên 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77" w:name="_Toc124290167"/>
      <w:r w:rsidRPr="00751236">
        <w:t>KẾT LUẬN</w:t>
      </w:r>
      <w:bookmarkEnd w:id="77"/>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42AE7C03" w14:textId="79527869" w:rsidR="00751236" w:rsidRPr="00751236" w:rsidRDefault="00751236" w:rsidP="00C23165">
      <w:pPr>
        <w:pStyle w:val="Heading2"/>
      </w:pPr>
      <w:bookmarkStart w:id="78" w:name="_Toc124290168"/>
      <w:r w:rsidRPr="00751236">
        <w:t>1. Tình trạng dinh dưỡng của người bệnh lao điều trị tại bệnh viện Phối</w:t>
      </w:r>
      <w:r>
        <w:t xml:space="preserve"> </w:t>
      </w:r>
      <w:r w:rsidRPr="00751236">
        <w:t>Trung tương năm 2018</w:t>
      </w:r>
      <w:r>
        <w:t xml:space="preserve"> </w:t>
      </w:r>
      <w:r w:rsidRPr="00751236">
        <w:t>Bệnh nhân lao gặp chủ yếu ở nam giới nam/ nữ = 2,3/1 và đa số bệnh nhân từ</w:t>
      </w:r>
      <w:r>
        <w:t xml:space="preserve"> </w:t>
      </w:r>
      <w:r w:rsidRPr="00751236">
        <w:t>41-65 tuổi chiếm 44.2%</w:t>
      </w:r>
      <w:bookmarkEnd w:id="78"/>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79" w:name="_Toc124290169"/>
      <w:r w:rsidRPr="00751236">
        <w:t>2- Các yếu tổ liên quan đến tình trạng đỉnh đưỡng của NB lao</w:t>
      </w:r>
      <w:bookmarkEnd w:id="79"/>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tích đa biến, 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80" w:name="_Toc124290170"/>
      <w:r w:rsidRPr="00751236">
        <w:t>3. Hạn chế nghiên cứu</w:t>
      </w:r>
      <w:bookmarkEnd w:id="80"/>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BB05880" w:rsidR="00751236" w:rsidRPr="00751236" w:rsidRDefault="00751236" w:rsidP="00C23165">
      <w:pPr>
        <w:pStyle w:val="Heading1"/>
      </w:pPr>
      <w:bookmarkStart w:id="81" w:name="_Toc124290171"/>
      <w:r w:rsidRPr="00751236">
        <w:t>KHUYÊN NGHỊ</w:t>
      </w:r>
      <w:bookmarkEnd w:id="81"/>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58ADFCE7"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82" w:name="_Toc124290172"/>
      <w:r w:rsidRPr="004741C0">
        <w:t>TÀI LIỆU THAM KHẢO</w:t>
      </w:r>
      <w:bookmarkEnd w:id="82"/>
    </w:p>
    <w:p w14:paraId="2F85AF0A" w14:textId="77777777" w:rsidR="00F97576" w:rsidRPr="00F97576" w:rsidRDefault="00021ACD" w:rsidP="00F97576">
      <w:pPr>
        <w:pStyle w:val="EndNoteBibliography"/>
        <w:spacing w:after="0"/>
        <w:ind w:left="720" w:hanging="720"/>
        <w:rPr>
          <w:noProof/>
        </w:rPr>
      </w:pPr>
      <w:r>
        <w:fldChar w:fldCharType="begin"/>
      </w:r>
      <w:r>
        <w:instrText xml:space="preserve"> ADDIN EN.REFLIST </w:instrText>
      </w:r>
      <w:r>
        <w:fldChar w:fldCharType="separate"/>
      </w:r>
      <w:r w:rsidR="00F97576" w:rsidRPr="00F97576">
        <w:rPr>
          <w:noProof/>
        </w:rPr>
        <w:t>1.</w:t>
      </w:r>
      <w:r w:rsidR="00F97576" w:rsidRPr="00F97576">
        <w:rPr>
          <w:noProof/>
        </w:rPr>
        <w:tab/>
        <w:t>Bộ Y Tế (2020), Hướng dẫn chẩn đoán, điều trị và dự phòng bệnh lao, chủ biên, Bộ Y Tế.</w:t>
      </w:r>
    </w:p>
    <w:p w14:paraId="213C4C15" w14:textId="77777777" w:rsidR="00F97576" w:rsidRPr="00F97576" w:rsidRDefault="00F97576" w:rsidP="00F97576">
      <w:pPr>
        <w:pStyle w:val="EndNoteBibliography"/>
        <w:spacing w:after="0"/>
        <w:ind w:left="720" w:hanging="720"/>
        <w:rPr>
          <w:noProof/>
        </w:rPr>
      </w:pPr>
      <w:r w:rsidRPr="00F97576">
        <w:rPr>
          <w:noProof/>
        </w:rPr>
        <w:t>2.</w:t>
      </w:r>
      <w:r w:rsidRPr="00F97576">
        <w:rPr>
          <w:noProof/>
        </w:rPr>
        <w:tab/>
        <w:t xml:space="preserve">World Health Organization (2022), </w:t>
      </w:r>
      <w:r w:rsidRPr="00F97576">
        <w:rPr>
          <w:i/>
          <w:noProof/>
        </w:rPr>
        <w:t>Global Tuberculosis Report 2022</w:t>
      </w:r>
      <w:r w:rsidRPr="00F97576">
        <w:rPr>
          <w:noProof/>
        </w:rPr>
        <w:t>.</w:t>
      </w:r>
    </w:p>
    <w:p w14:paraId="2BB8F74E" w14:textId="77777777" w:rsidR="00F97576" w:rsidRPr="00F97576" w:rsidRDefault="00F97576" w:rsidP="00F97576">
      <w:pPr>
        <w:pStyle w:val="EndNoteBibliography"/>
        <w:spacing w:after="0"/>
        <w:ind w:left="720" w:hanging="720"/>
        <w:rPr>
          <w:noProof/>
        </w:rPr>
      </w:pPr>
      <w:r w:rsidRPr="00F97576">
        <w:rPr>
          <w:noProof/>
        </w:rPr>
        <w:t>3.</w:t>
      </w:r>
      <w:r w:rsidRPr="00F97576">
        <w:rPr>
          <w:noProof/>
        </w:rPr>
        <w:tab/>
        <w:t>B. E. Feleke, Feleke, T. E. và Biadglegne, F. (2019), "Nutritional status of tuberculosis patients, a comparative cross-sectional study</w:t>
      </w:r>
      <w:r w:rsidRPr="00F97576">
        <w:rPr>
          <w:i/>
          <w:noProof/>
        </w:rPr>
        <w:t>"</w:t>
      </w:r>
      <w:r w:rsidRPr="00F97576">
        <w:rPr>
          <w:noProof/>
        </w:rPr>
        <w:t xml:space="preserve">, </w:t>
      </w:r>
      <w:r w:rsidRPr="00F97576">
        <w:rPr>
          <w:i/>
          <w:noProof/>
        </w:rPr>
        <w:t>BMC Pulm Med</w:t>
      </w:r>
      <w:r w:rsidRPr="00F97576">
        <w:rPr>
          <w:noProof/>
        </w:rPr>
        <w:t>. 19(1), tr. 182.</w:t>
      </w:r>
    </w:p>
    <w:p w14:paraId="41EC4E15" w14:textId="77777777" w:rsidR="00F97576" w:rsidRPr="00F97576" w:rsidRDefault="00F97576" w:rsidP="00F97576">
      <w:pPr>
        <w:pStyle w:val="EndNoteBibliography"/>
        <w:spacing w:after="0"/>
        <w:ind w:left="720" w:hanging="720"/>
        <w:rPr>
          <w:noProof/>
        </w:rPr>
      </w:pPr>
      <w:r w:rsidRPr="00F97576">
        <w:rPr>
          <w:noProof/>
        </w:rPr>
        <w:t>4.</w:t>
      </w:r>
      <w:r w:rsidRPr="00F97576">
        <w:rPr>
          <w:noProof/>
        </w:rPr>
        <w:tab/>
        <w:t>World Health Organization (2013), "Nutritional care and support for patients with tuberculosis".</w:t>
      </w:r>
    </w:p>
    <w:p w14:paraId="3587550F" w14:textId="77777777" w:rsidR="00F97576" w:rsidRPr="00F97576" w:rsidRDefault="00F97576" w:rsidP="00F97576">
      <w:pPr>
        <w:pStyle w:val="EndNoteBibliography"/>
        <w:spacing w:after="0"/>
        <w:ind w:left="720" w:hanging="720"/>
        <w:rPr>
          <w:noProof/>
        </w:rPr>
      </w:pPr>
      <w:r w:rsidRPr="00F97576">
        <w:rPr>
          <w:noProof/>
        </w:rPr>
        <w:t>5.</w:t>
      </w:r>
      <w:r w:rsidRPr="00F97576">
        <w:rPr>
          <w:noProof/>
        </w:rPr>
        <w:tab/>
        <w:t>K. B. Gupta và các cộng sự. (2009), "Tuberculosis and nutrition</w:t>
      </w:r>
      <w:r w:rsidRPr="00F97576">
        <w:rPr>
          <w:i/>
          <w:noProof/>
        </w:rPr>
        <w:t>"</w:t>
      </w:r>
      <w:r w:rsidRPr="00F97576">
        <w:rPr>
          <w:noProof/>
        </w:rPr>
        <w:t xml:space="preserve">, </w:t>
      </w:r>
      <w:r w:rsidRPr="00F97576">
        <w:rPr>
          <w:i/>
          <w:noProof/>
        </w:rPr>
        <w:t>Lung India</w:t>
      </w:r>
      <w:r w:rsidRPr="00F97576">
        <w:rPr>
          <w:noProof/>
        </w:rPr>
        <w:t>. 26(1), tr. 9-16.</w:t>
      </w:r>
    </w:p>
    <w:p w14:paraId="08B4616A" w14:textId="77777777" w:rsidR="00F97576" w:rsidRPr="00F97576" w:rsidRDefault="00F97576" w:rsidP="00F97576">
      <w:pPr>
        <w:pStyle w:val="EndNoteBibliography"/>
        <w:spacing w:after="0"/>
        <w:ind w:left="720" w:hanging="720"/>
        <w:rPr>
          <w:noProof/>
        </w:rPr>
      </w:pPr>
      <w:r w:rsidRPr="00F97576">
        <w:rPr>
          <w:noProof/>
        </w:rPr>
        <w:t>6.</w:t>
      </w:r>
      <w:r w:rsidRPr="00F97576">
        <w:rPr>
          <w:noProof/>
        </w:rPr>
        <w:tab/>
        <w:t>Zhewen Ren và các cộng sự. (2019), "Nutritional intakes and associated factors among tuberculosis patients: a cross-sectional study in China</w:t>
      </w:r>
      <w:r w:rsidRPr="00F97576">
        <w:rPr>
          <w:i/>
          <w:noProof/>
        </w:rPr>
        <w:t>"</w:t>
      </w:r>
      <w:r w:rsidRPr="00F97576">
        <w:rPr>
          <w:noProof/>
        </w:rPr>
        <w:t xml:space="preserve">, </w:t>
      </w:r>
      <w:r w:rsidRPr="00F97576">
        <w:rPr>
          <w:i/>
          <w:noProof/>
        </w:rPr>
        <w:t>BMC Infectious Diseases</w:t>
      </w:r>
      <w:r w:rsidRPr="00F97576">
        <w:rPr>
          <w:noProof/>
        </w:rPr>
        <w:t>. 19(1).</w:t>
      </w:r>
    </w:p>
    <w:p w14:paraId="607DD48E" w14:textId="77777777" w:rsidR="00F97576" w:rsidRPr="00F97576" w:rsidRDefault="00F97576" w:rsidP="00F97576">
      <w:pPr>
        <w:pStyle w:val="EndNoteBibliography"/>
        <w:spacing w:after="0"/>
        <w:ind w:left="720" w:hanging="720"/>
        <w:rPr>
          <w:noProof/>
        </w:rPr>
      </w:pPr>
      <w:r w:rsidRPr="00F97576">
        <w:rPr>
          <w:noProof/>
        </w:rPr>
        <w:t>7.</w:t>
      </w:r>
      <w:r w:rsidRPr="00F97576">
        <w:rPr>
          <w:noProof/>
        </w:rPr>
        <w:tab/>
        <w:t>Lê Thuỷ và các cộng sự. (2019), "Đặc điểm Lao phổi ở người bệnh điều trị tại khoa Lao hô hấp, Bệnh viện Phổi Trung ương năm 2018</w:t>
      </w:r>
      <w:r w:rsidRPr="00F97576">
        <w:rPr>
          <w:i/>
          <w:noProof/>
        </w:rPr>
        <w:t>"</w:t>
      </w:r>
      <w:r w:rsidRPr="00F97576">
        <w:rPr>
          <w:noProof/>
        </w:rPr>
        <w:t>.</w:t>
      </w:r>
    </w:p>
    <w:p w14:paraId="1690BE8E" w14:textId="77777777" w:rsidR="00F97576" w:rsidRPr="00F97576" w:rsidRDefault="00F97576" w:rsidP="00F97576">
      <w:pPr>
        <w:pStyle w:val="EndNoteBibliography"/>
        <w:spacing w:after="0"/>
        <w:ind w:left="720" w:hanging="720"/>
        <w:rPr>
          <w:noProof/>
        </w:rPr>
      </w:pPr>
      <w:r w:rsidRPr="00F97576">
        <w:rPr>
          <w:noProof/>
        </w:rPr>
        <w:t>8.</w:t>
      </w:r>
      <w:r w:rsidRPr="00F97576">
        <w:rPr>
          <w:noProof/>
        </w:rPr>
        <w:tab/>
        <w:t>Lê Thuỷ và các cộng sự. (2019), "Tình trạng dinh dưỡng theo phương pháp SGA &amp; một số yếu tố liên quan của bệnh Lao phổi ở người bệnh điều trị tại khoa Lao hô hấp, Bệnh viện Phổi Trung ương năm 2018</w:t>
      </w:r>
      <w:r w:rsidRPr="00F97576">
        <w:rPr>
          <w:i/>
          <w:noProof/>
        </w:rPr>
        <w:t>"</w:t>
      </w:r>
      <w:r w:rsidRPr="00F97576">
        <w:rPr>
          <w:noProof/>
        </w:rPr>
        <w:t>.</w:t>
      </w:r>
    </w:p>
    <w:p w14:paraId="58DF259C" w14:textId="77777777" w:rsidR="00F97576" w:rsidRPr="00F97576" w:rsidRDefault="00F97576" w:rsidP="00F97576">
      <w:pPr>
        <w:pStyle w:val="EndNoteBibliography"/>
        <w:spacing w:after="0"/>
        <w:ind w:left="720" w:hanging="720"/>
        <w:rPr>
          <w:noProof/>
        </w:rPr>
      </w:pPr>
      <w:r w:rsidRPr="00F97576">
        <w:rPr>
          <w:noProof/>
        </w:rPr>
        <w:t>9.</w:t>
      </w:r>
      <w:r w:rsidRPr="00F97576">
        <w:rPr>
          <w:noProof/>
        </w:rPr>
        <w:tab/>
        <w:t>L. M. Gurung và các cộng sự. (2018), "Dietary Practice and Nutritional Status of Tuberculosis Patients in Pokhara: A Cross Sectional Study</w:t>
      </w:r>
      <w:r w:rsidRPr="00F97576">
        <w:rPr>
          <w:i/>
          <w:noProof/>
        </w:rPr>
        <w:t>"</w:t>
      </w:r>
      <w:r w:rsidRPr="00F97576">
        <w:rPr>
          <w:noProof/>
        </w:rPr>
        <w:t xml:space="preserve">, </w:t>
      </w:r>
      <w:r w:rsidRPr="00F97576">
        <w:rPr>
          <w:i/>
          <w:noProof/>
        </w:rPr>
        <w:t>Front Nutr</w:t>
      </w:r>
      <w:r w:rsidRPr="00F97576">
        <w:rPr>
          <w:noProof/>
        </w:rPr>
        <w:t>. 5, tr. 63.</w:t>
      </w:r>
    </w:p>
    <w:p w14:paraId="7C10C83A" w14:textId="77777777" w:rsidR="00F97576" w:rsidRPr="00F97576" w:rsidRDefault="00F97576" w:rsidP="00F97576">
      <w:pPr>
        <w:pStyle w:val="EndNoteBibliography"/>
        <w:spacing w:after="0"/>
        <w:ind w:left="720" w:hanging="720"/>
        <w:rPr>
          <w:noProof/>
        </w:rPr>
      </w:pPr>
      <w:r w:rsidRPr="00F97576">
        <w:rPr>
          <w:noProof/>
        </w:rPr>
        <w:t>10.</w:t>
      </w:r>
      <w:r w:rsidRPr="00F97576">
        <w:rPr>
          <w:noProof/>
        </w:rPr>
        <w:tab/>
        <w:t>Trần Văn Sáng (2007), "Bệnh học Lao", tr. 12-13.</w:t>
      </w:r>
    </w:p>
    <w:p w14:paraId="6C4B344F" w14:textId="77777777" w:rsidR="00F97576" w:rsidRPr="00F97576" w:rsidRDefault="00F97576" w:rsidP="00F97576">
      <w:pPr>
        <w:pStyle w:val="EndNoteBibliography"/>
        <w:spacing w:after="0"/>
        <w:ind w:left="720" w:hanging="720"/>
        <w:rPr>
          <w:noProof/>
        </w:rPr>
      </w:pPr>
      <w:r w:rsidRPr="00F97576">
        <w:rPr>
          <w:noProof/>
        </w:rPr>
        <w:t>11.</w:t>
      </w:r>
      <w:r w:rsidRPr="00F97576">
        <w:rPr>
          <w:noProof/>
        </w:rPr>
        <w:tab/>
        <w:t>Somnath Das và các cộng sự. (2018), "A study of nutritional assessment of newly diagnosed tuberculosis patients in a tertiary care hospital of Tripura, India</w:t>
      </w:r>
      <w:r w:rsidRPr="00F97576">
        <w:rPr>
          <w:i/>
          <w:noProof/>
        </w:rPr>
        <w:t>"</w:t>
      </w:r>
      <w:r w:rsidRPr="00F97576">
        <w:rPr>
          <w:noProof/>
        </w:rPr>
        <w:t xml:space="preserve">, </w:t>
      </w:r>
      <w:r w:rsidRPr="00F97576">
        <w:rPr>
          <w:i/>
          <w:noProof/>
        </w:rPr>
        <w:t>International Journal of Research in Medical Sciences</w:t>
      </w:r>
      <w:r w:rsidRPr="00F97576">
        <w:rPr>
          <w:noProof/>
        </w:rPr>
        <w:t>. 6, tr. 1382.</w:t>
      </w:r>
    </w:p>
    <w:p w14:paraId="5F30C2C5" w14:textId="77777777" w:rsidR="00F97576" w:rsidRPr="00F97576" w:rsidRDefault="00F97576" w:rsidP="00F97576">
      <w:pPr>
        <w:pStyle w:val="EndNoteBibliography"/>
        <w:spacing w:after="0"/>
        <w:ind w:left="720" w:hanging="720"/>
        <w:rPr>
          <w:noProof/>
        </w:rPr>
      </w:pPr>
      <w:r w:rsidRPr="00F97576">
        <w:rPr>
          <w:noProof/>
        </w:rPr>
        <w:t>12.</w:t>
      </w:r>
      <w:r w:rsidRPr="00F97576">
        <w:rPr>
          <w:noProof/>
        </w:rPr>
        <w:tab/>
        <w:t>Ursula Rüfenacht và các cộng sự. (2009), "Nutrition counseling improves quality of life and nutrient intake in hospitalized undernourished patients</w:t>
      </w:r>
      <w:r w:rsidRPr="00F97576">
        <w:rPr>
          <w:i/>
          <w:noProof/>
        </w:rPr>
        <w:t>"</w:t>
      </w:r>
      <w:r w:rsidRPr="00F97576">
        <w:rPr>
          <w:noProof/>
        </w:rPr>
        <w:t xml:space="preserve">, </w:t>
      </w:r>
      <w:r w:rsidRPr="00F97576">
        <w:rPr>
          <w:i/>
          <w:noProof/>
        </w:rPr>
        <w:t>Nutrition (Burbank, Los Angeles County, Calif.)</w:t>
      </w:r>
      <w:r w:rsidRPr="00F97576">
        <w:rPr>
          <w:noProof/>
        </w:rPr>
        <w:t>. 26, tr. 53-60.</w:t>
      </w:r>
    </w:p>
    <w:p w14:paraId="55712CED" w14:textId="77777777" w:rsidR="00F97576" w:rsidRPr="00F97576" w:rsidRDefault="00F97576" w:rsidP="00F97576">
      <w:pPr>
        <w:pStyle w:val="EndNoteBibliography"/>
        <w:spacing w:after="0"/>
        <w:ind w:left="720" w:hanging="720"/>
        <w:rPr>
          <w:noProof/>
        </w:rPr>
      </w:pPr>
      <w:r w:rsidRPr="00F97576">
        <w:rPr>
          <w:noProof/>
        </w:rPr>
        <w:t>13.</w:t>
      </w:r>
      <w:r w:rsidRPr="00F97576">
        <w:rPr>
          <w:noProof/>
        </w:rPr>
        <w:tab/>
        <w:t xml:space="preserve">Chương trình Chống lao Quốc gia (2020), </w:t>
      </w:r>
      <w:r w:rsidRPr="00F97576">
        <w:rPr>
          <w:i/>
          <w:noProof/>
        </w:rPr>
        <w:t>Báo cáo tổng kết hoạt động chương trình chống lao năm 2020</w:t>
      </w:r>
      <w:r w:rsidRPr="00F97576">
        <w:rPr>
          <w:noProof/>
        </w:rPr>
        <w:t>.</w:t>
      </w:r>
    </w:p>
    <w:p w14:paraId="244F16AD" w14:textId="77777777" w:rsidR="00F97576" w:rsidRPr="00F97576" w:rsidRDefault="00F97576" w:rsidP="00F97576">
      <w:pPr>
        <w:pStyle w:val="EndNoteBibliography"/>
        <w:spacing w:after="0"/>
        <w:ind w:left="720" w:hanging="720"/>
        <w:rPr>
          <w:noProof/>
        </w:rPr>
      </w:pPr>
      <w:r w:rsidRPr="00F97576">
        <w:rPr>
          <w:noProof/>
        </w:rPr>
        <w:t>14.</w:t>
      </w:r>
      <w:r w:rsidRPr="00F97576">
        <w:rPr>
          <w:noProof/>
        </w:rPr>
        <w:tab/>
        <w:t>World Health Organization (2022), Data reported by countries to WHO and estimates of tuberculosis burden generated by WHO for the Global Tuberculosis Report., chủ biên.</w:t>
      </w:r>
    </w:p>
    <w:p w14:paraId="63579E54" w14:textId="77777777" w:rsidR="00F97576" w:rsidRPr="00F97576" w:rsidRDefault="00F97576" w:rsidP="00F97576">
      <w:pPr>
        <w:pStyle w:val="EndNoteBibliography"/>
        <w:spacing w:after="0"/>
        <w:ind w:left="720" w:hanging="720"/>
        <w:rPr>
          <w:noProof/>
        </w:rPr>
      </w:pPr>
      <w:r w:rsidRPr="00F97576">
        <w:rPr>
          <w:noProof/>
        </w:rPr>
        <w:t>15.</w:t>
      </w:r>
      <w:r w:rsidRPr="00F97576">
        <w:rPr>
          <w:noProof/>
        </w:rPr>
        <w:tab/>
        <w:t>M. Elia (2017), "Defining, Recognizing, and Reporting Malnutrition</w:t>
      </w:r>
      <w:r w:rsidRPr="00F97576">
        <w:rPr>
          <w:i/>
          <w:noProof/>
        </w:rPr>
        <w:t>"</w:t>
      </w:r>
      <w:r w:rsidRPr="00F97576">
        <w:rPr>
          <w:noProof/>
        </w:rPr>
        <w:t xml:space="preserve">, </w:t>
      </w:r>
      <w:r w:rsidRPr="00F97576">
        <w:rPr>
          <w:i/>
          <w:noProof/>
        </w:rPr>
        <w:t>Int J Low Extrem Wounds</w:t>
      </w:r>
      <w:r w:rsidRPr="00F97576">
        <w:rPr>
          <w:noProof/>
        </w:rPr>
        <w:t>. 16(4), tr. 230-237.</w:t>
      </w:r>
    </w:p>
    <w:p w14:paraId="509C16DA" w14:textId="77777777" w:rsidR="00F97576" w:rsidRPr="00F97576" w:rsidRDefault="00F97576" w:rsidP="00F97576">
      <w:pPr>
        <w:pStyle w:val="EndNoteBibliography"/>
        <w:spacing w:after="0"/>
        <w:ind w:left="720" w:hanging="720"/>
        <w:rPr>
          <w:noProof/>
        </w:rPr>
      </w:pPr>
      <w:r w:rsidRPr="00F97576">
        <w:rPr>
          <w:noProof/>
        </w:rPr>
        <w:t>16.</w:t>
      </w:r>
      <w:r w:rsidRPr="00F97576">
        <w:rPr>
          <w:noProof/>
        </w:rPr>
        <w:tab/>
        <w:t>Marco Poli và các cộng sự. (2006), "Healthy status and energy balance in pediatrics</w:t>
      </w:r>
      <w:r w:rsidRPr="00F97576">
        <w:rPr>
          <w:i/>
          <w:noProof/>
        </w:rPr>
        <w:t>"</w:t>
      </w:r>
      <w:r w:rsidRPr="00F97576">
        <w:rPr>
          <w:noProof/>
        </w:rPr>
        <w:t xml:space="preserve">, </w:t>
      </w:r>
      <w:r w:rsidRPr="00F97576">
        <w:rPr>
          <w:i/>
          <w:noProof/>
        </w:rPr>
        <w:t>Acta bio-medica : Atenei Parmensis</w:t>
      </w:r>
      <w:r w:rsidRPr="00F97576">
        <w:rPr>
          <w:noProof/>
        </w:rPr>
        <w:t>. 77 Suppl 1, tr. 7-13.</w:t>
      </w:r>
    </w:p>
    <w:p w14:paraId="6E386FD5" w14:textId="77777777" w:rsidR="00F97576" w:rsidRPr="00F97576" w:rsidRDefault="00F97576" w:rsidP="00F97576">
      <w:pPr>
        <w:pStyle w:val="EndNoteBibliography"/>
        <w:spacing w:after="0"/>
        <w:ind w:left="720" w:hanging="720"/>
        <w:rPr>
          <w:noProof/>
        </w:rPr>
      </w:pPr>
      <w:r w:rsidRPr="00F97576">
        <w:rPr>
          <w:noProof/>
        </w:rPr>
        <w:t>17.</w:t>
      </w:r>
      <w:r w:rsidRPr="00F97576">
        <w:rPr>
          <w:noProof/>
        </w:rPr>
        <w:tab/>
        <w:t>Lê Thị Thủy (2019), "Tình trạng dinh dưỡng của người bệnh lao phổi điều trị tại Khoa lao hô hấp Bệnh viên Phổi Trung ương năm 2018 và một số yếu tố liên quan</w:t>
      </w:r>
      <w:r w:rsidRPr="00F97576">
        <w:rPr>
          <w:i/>
          <w:noProof/>
        </w:rPr>
        <w:t>"</w:t>
      </w:r>
      <w:r w:rsidRPr="00F97576">
        <w:rPr>
          <w:noProof/>
        </w:rPr>
        <w:t>.</w:t>
      </w:r>
    </w:p>
    <w:p w14:paraId="2A596EB9" w14:textId="77777777" w:rsidR="00F97576" w:rsidRPr="00F97576" w:rsidRDefault="00F97576" w:rsidP="00F97576">
      <w:pPr>
        <w:pStyle w:val="EndNoteBibliography"/>
        <w:spacing w:after="0"/>
        <w:ind w:left="720" w:hanging="720"/>
        <w:rPr>
          <w:noProof/>
        </w:rPr>
      </w:pPr>
      <w:r w:rsidRPr="00F97576">
        <w:rPr>
          <w:noProof/>
        </w:rPr>
        <w:t>18.</w:t>
      </w:r>
      <w:r w:rsidRPr="00F97576">
        <w:rPr>
          <w:noProof/>
        </w:rPr>
        <w:tab/>
        <w:t>D. C. Macallan (1999), "Malnutrition in tuberculosis</w:t>
      </w:r>
      <w:r w:rsidRPr="00F97576">
        <w:rPr>
          <w:i/>
          <w:noProof/>
        </w:rPr>
        <w:t>"</w:t>
      </w:r>
      <w:r w:rsidRPr="00F97576">
        <w:rPr>
          <w:noProof/>
        </w:rPr>
        <w:t xml:space="preserve">, </w:t>
      </w:r>
      <w:r w:rsidRPr="00F97576">
        <w:rPr>
          <w:i/>
          <w:noProof/>
        </w:rPr>
        <w:t>Diagn Microbiol Infect Dis</w:t>
      </w:r>
      <w:r w:rsidRPr="00F97576">
        <w:rPr>
          <w:noProof/>
        </w:rPr>
        <w:t>. 34(2), tr. 153-7.</w:t>
      </w:r>
    </w:p>
    <w:p w14:paraId="7726276D" w14:textId="77777777" w:rsidR="00F97576" w:rsidRPr="00F97576" w:rsidRDefault="00F97576" w:rsidP="00F97576">
      <w:pPr>
        <w:pStyle w:val="EndNoteBibliography"/>
        <w:spacing w:after="0"/>
        <w:ind w:left="720" w:hanging="720"/>
        <w:rPr>
          <w:noProof/>
        </w:rPr>
      </w:pPr>
      <w:r w:rsidRPr="00F97576">
        <w:rPr>
          <w:noProof/>
        </w:rPr>
        <w:t>19.</w:t>
      </w:r>
      <w:r w:rsidRPr="00F97576">
        <w:rPr>
          <w:noProof/>
        </w:rPr>
        <w:tab/>
        <w:t>M. Van Lettow và các cộng sự. (2004), "Malnutrition and the severity of lung disease in adults with pulmonary tuberculosis in Malawi</w:t>
      </w:r>
      <w:r w:rsidRPr="00F97576">
        <w:rPr>
          <w:i/>
          <w:noProof/>
        </w:rPr>
        <w:t>"</w:t>
      </w:r>
      <w:r w:rsidRPr="00F97576">
        <w:rPr>
          <w:noProof/>
        </w:rPr>
        <w:t xml:space="preserve">, </w:t>
      </w:r>
      <w:r w:rsidRPr="00F97576">
        <w:rPr>
          <w:i/>
          <w:noProof/>
        </w:rPr>
        <w:t>Int J Tuberc Lung Dis</w:t>
      </w:r>
      <w:r w:rsidRPr="00F97576">
        <w:rPr>
          <w:noProof/>
        </w:rPr>
        <w:t>. 8(2), tr. 211-7.</w:t>
      </w:r>
    </w:p>
    <w:p w14:paraId="26B70E59" w14:textId="77777777" w:rsidR="00F97576" w:rsidRPr="00F97576" w:rsidRDefault="00F97576" w:rsidP="00F97576">
      <w:pPr>
        <w:pStyle w:val="EndNoteBibliography"/>
        <w:spacing w:after="0"/>
        <w:ind w:left="720" w:hanging="720"/>
        <w:rPr>
          <w:noProof/>
        </w:rPr>
      </w:pPr>
      <w:r w:rsidRPr="00F97576">
        <w:rPr>
          <w:noProof/>
        </w:rPr>
        <w:t>20.</w:t>
      </w:r>
      <w:r w:rsidRPr="00F97576">
        <w:rPr>
          <w:noProof/>
        </w:rPr>
        <w:tab/>
        <w:t>C. Perronne (1999), "Tuberculosis, HIV infection, and malnutrition: an infernal trio in central Africa</w:t>
      </w:r>
      <w:r w:rsidRPr="00F97576">
        <w:rPr>
          <w:i/>
          <w:noProof/>
        </w:rPr>
        <w:t>"</w:t>
      </w:r>
      <w:r w:rsidRPr="00F97576">
        <w:rPr>
          <w:noProof/>
        </w:rPr>
        <w:t xml:space="preserve">, </w:t>
      </w:r>
      <w:r w:rsidRPr="00F97576">
        <w:rPr>
          <w:i/>
          <w:noProof/>
        </w:rPr>
        <w:t>Nutrition</w:t>
      </w:r>
      <w:r w:rsidRPr="00F97576">
        <w:rPr>
          <w:noProof/>
        </w:rPr>
        <w:t>. 15(4), tr. 321-2.</w:t>
      </w:r>
    </w:p>
    <w:p w14:paraId="505CFEF8" w14:textId="77777777" w:rsidR="00F97576" w:rsidRPr="00F97576" w:rsidRDefault="00F97576" w:rsidP="00F97576">
      <w:pPr>
        <w:pStyle w:val="EndNoteBibliography"/>
        <w:spacing w:after="0"/>
        <w:ind w:left="720" w:hanging="720"/>
        <w:rPr>
          <w:noProof/>
        </w:rPr>
      </w:pPr>
      <w:r w:rsidRPr="00F97576">
        <w:rPr>
          <w:noProof/>
        </w:rPr>
        <w:t>21.</w:t>
      </w:r>
      <w:r w:rsidRPr="00F97576">
        <w:rPr>
          <w:noProof/>
        </w:rPr>
        <w:tab/>
        <w:t>D. C. Macallan và các cộng sự. (1998), "Whole body protein metabolism in human pulmonary tuberculosis and undernutrition: evidence for anabolic block in tuberculosis</w:t>
      </w:r>
      <w:r w:rsidRPr="00F97576">
        <w:rPr>
          <w:i/>
          <w:noProof/>
        </w:rPr>
        <w:t>"</w:t>
      </w:r>
      <w:r w:rsidRPr="00F97576">
        <w:rPr>
          <w:noProof/>
        </w:rPr>
        <w:t xml:space="preserve">, </w:t>
      </w:r>
      <w:r w:rsidRPr="00F97576">
        <w:rPr>
          <w:i/>
          <w:noProof/>
        </w:rPr>
        <w:t>Clin Sci (Lond)</w:t>
      </w:r>
      <w:r w:rsidRPr="00F97576">
        <w:rPr>
          <w:noProof/>
        </w:rPr>
        <w:t>. 94(3), tr. 321-31.</w:t>
      </w:r>
    </w:p>
    <w:p w14:paraId="70578C71" w14:textId="77777777" w:rsidR="00F97576" w:rsidRPr="00F97576" w:rsidRDefault="00F97576" w:rsidP="00F97576">
      <w:pPr>
        <w:pStyle w:val="EndNoteBibliography"/>
        <w:spacing w:after="0"/>
        <w:ind w:left="720" w:hanging="720"/>
        <w:rPr>
          <w:noProof/>
        </w:rPr>
      </w:pPr>
      <w:r w:rsidRPr="00F97576">
        <w:rPr>
          <w:noProof/>
        </w:rPr>
        <w:t>22.</w:t>
      </w:r>
      <w:r w:rsidRPr="00F97576">
        <w:rPr>
          <w:noProof/>
        </w:rPr>
        <w:tab/>
        <w:t>Peggy Papathakis và Piwoz, Ellen (2008), "Nutrition and Tuberculosis: A Review of the Literature and Considerations for TB Control Programs</w:t>
      </w:r>
      <w:r w:rsidRPr="00F97576">
        <w:rPr>
          <w:i/>
          <w:noProof/>
        </w:rPr>
        <w:t>"</w:t>
      </w:r>
      <w:r w:rsidRPr="00F97576">
        <w:rPr>
          <w:noProof/>
        </w:rPr>
        <w:t xml:space="preserve">, </w:t>
      </w:r>
      <w:r w:rsidRPr="00F97576">
        <w:rPr>
          <w:i/>
          <w:noProof/>
        </w:rPr>
        <w:t>Food Science and Nutrition</w:t>
      </w:r>
      <w:r w:rsidRPr="00F97576">
        <w:rPr>
          <w:noProof/>
        </w:rPr>
        <w:t>.</w:t>
      </w:r>
    </w:p>
    <w:p w14:paraId="311373BD" w14:textId="77777777" w:rsidR="00F97576" w:rsidRPr="00F97576" w:rsidRDefault="00F97576" w:rsidP="00F97576">
      <w:pPr>
        <w:pStyle w:val="EndNoteBibliography"/>
        <w:spacing w:after="0"/>
        <w:ind w:left="720" w:hanging="720"/>
        <w:rPr>
          <w:noProof/>
        </w:rPr>
      </w:pPr>
      <w:r w:rsidRPr="00F97576">
        <w:rPr>
          <w:noProof/>
        </w:rPr>
        <w:t>23.</w:t>
      </w:r>
      <w:r w:rsidRPr="00F97576">
        <w:rPr>
          <w:noProof/>
        </w:rPr>
        <w:tab/>
        <w:t>World Health Organization (2006), "The STOP TB Strategy".</w:t>
      </w:r>
    </w:p>
    <w:p w14:paraId="5A5A880A" w14:textId="77777777" w:rsidR="00F97576" w:rsidRPr="00F97576" w:rsidRDefault="00F97576" w:rsidP="00F97576">
      <w:pPr>
        <w:pStyle w:val="EndNoteBibliography"/>
        <w:spacing w:after="0"/>
        <w:ind w:left="720" w:hanging="720"/>
        <w:rPr>
          <w:noProof/>
        </w:rPr>
      </w:pPr>
      <w:r w:rsidRPr="00F97576">
        <w:rPr>
          <w:noProof/>
        </w:rPr>
        <w:t>24.</w:t>
      </w:r>
      <w:r w:rsidRPr="00F97576">
        <w:rPr>
          <w:noProof/>
        </w:rPr>
        <w:tab/>
        <w:t>International Standards for Tuberculosis Care (ISTC) (2006), "Tuberculosis Coalition for Technical Assistance</w:t>
      </w:r>
      <w:r w:rsidRPr="00F97576">
        <w:rPr>
          <w:i/>
          <w:noProof/>
        </w:rPr>
        <w:t>"</w:t>
      </w:r>
      <w:r w:rsidRPr="00F97576">
        <w:rPr>
          <w:noProof/>
        </w:rPr>
        <w:t>.</w:t>
      </w:r>
    </w:p>
    <w:p w14:paraId="7B8FB732" w14:textId="77777777" w:rsidR="00F97576" w:rsidRPr="00F97576" w:rsidRDefault="00F97576" w:rsidP="00F97576">
      <w:pPr>
        <w:pStyle w:val="EndNoteBibliography"/>
        <w:spacing w:after="0"/>
        <w:ind w:left="720" w:hanging="720"/>
        <w:rPr>
          <w:noProof/>
        </w:rPr>
      </w:pPr>
      <w:r w:rsidRPr="00F97576">
        <w:rPr>
          <w:noProof/>
        </w:rPr>
        <w:t>25.</w:t>
      </w:r>
      <w:r w:rsidRPr="00F97576">
        <w:rPr>
          <w:noProof/>
        </w:rPr>
        <w:tab/>
        <w:t>A. P. Ralph, Kelly, P. M. và Anstey, N. M. (2008), "L-arginine and vitamin D: novel adjunctive immunotherapies in tuberculosis</w:t>
      </w:r>
      <w:r w:rsidRPr="00F97576">
        <w:rPr>
          <w:i/>
          <w:noProof/>
        </w:rPr>
        <w:t>"</w:t>
      </w:r>
      <w:r w:rsidRPr="00F97576">
        <w:rPr>
          <w:noProof/>
        </w:rPr>
        <w:t xml:space="preserve">, </w:t>
      </w:r>
      <w:r w:rsidRPr="00F97576">
        <w:rPr>
          <w:i/>
          <w:noProof/>
        </w:rPr>
        <w:t>Trends Microbiol</w:t>
      </w:r>
      <w:r w:rsidRPr="00F97576">
        <w:rPr>
          <w:noProof/>
        </w:rPr>
        <w:t>. 16(7), tr. 336-44.</w:t>
      </w:r>
    </w:p>
    <w:p w14:paraId="23A83785" w14:textId="77777777" w:rsidR="00F97576" w:rsidRPr="00F97576" w:rsidRDefault="00F97576" w:rsidP="00F97576">
      <w:pPr>
        <w:pStyle w:val="EndNoteBibliography"/>
        <w:spacing w:after="0"/>
        <w:ind w:left="720" w:hanging="720"/>
        <w:rPr>
          <w:noProof/>
        </w:rPr>
      </w:pPr>
      <w:r w:rsidRPr="00F97576">
        <w:rPr>
          <w:noProof/>
        </w:rPr>
        <w:t>26.</w:t>
      </w:r>
      <w:r w:rsidRPr="00F97576">
        <w:rPr>
          <w:noProof/>
        </w:rPr>
        <w:tab/>
        <w:t>J. P. Cegielski và McMurray, D. N. (2004), "The relationship between malnutrition and tuberculosis: evidence from studies in humans and experimental animals</w:t>
      </w:r>
      <w:r w:rsidRPr="00F97576">
        <w:rPr>
          <w:i/>
          <w:noProof/>
        </w:rPr>
        <w:t>"</w:t>
      </w:r>
      <w:r w:rsidRPr="00F97576">
        <w:rPr>
          <w:noProof/>
        </w:rPr>
        <w:t xml:space="preserve">, </w:t>
      </w:r>
      <w:r w:rsidRPr="00F97576">
        <w:rPr>
          <w:i/>
          <w:noProof/>
        </w:rPr>
        <w:t>Int J Tuberc Lung Dis</w:t>
      </w:r>
      <w:r w:rsidRPr="00F97576">
        <w:rPr>
          <w:noProof/>
        </w:rPr>
        <w:t>. 8(3), tr. 286-98.</w:t>
      </w:r>
    </w:p>
    <w:p w14:paraId="25DA3492" w14:textId="77777777" w:rsidR="00F97576" w:rsidRPr="00F97576" w:rsidRDefault="00F97576" w:rsidP="00F97576">
      <w:pPr>
        <w:pStyle w:val="EndNoteBibliography"/>
        <w:spacing w:after="0"/>
        <w:ind w:left="720" w:hanging="720"/>
        <w:rPr>
          <w:noProof/>
        </w:rPr>
      </w:pPr>
      <w:r w:rsidRPr="00F97576">
        <w:rPr>
          <w:noProof/>
        </w:rPr>
        <w:t>27.</w:t>
      </w:r>
      <w:r w:rsidRPr="00F97576">
        <w:rPr>
          <w:noProof/>
        </w:rPr>
        <w:tab/>
        <w:t>R. D. Semba, Darnton-Hill, I. và de Pee, S. (2010), "Addressing tuberculosis in the context of malnutrition and HIV coinfection</w:t>
      </w:r>
      <w:r w:rsidRPr="00F97576">
        <w:rPr>
          <w:i/>
          <w:noProof/>
        </w:rPr>
        <w:t>"</w:t>
      </w:r>
      <w:r w:rsidRPr="00F97576">
        <w:rPr>
          <w:noProof/>
        </w:rPr>
        <w:t xml:space="preserve">, </w:t>
      </w:r>
      <w:r w:rsidRPr="00F97576">
        <w:rPr>
          <w:i/>
          <w:noProof/>
        </w:rPr>
        <w:t>Food Nutr Bull</w:t>
      </w:r>
      <w:r w:rsidRPr="00F97576">
        <w:rPr>
          <w:noProof/>
        </w:rPr>
        <w:t>. 31(4), tr. S345-64.</w:t>
      </w:r>
    </w:p>
    <w:p w14:paraId="3EEA55F7" w14:textId="77777777" w:rsidR="00F97576" w:rsidRPr="00F97576" w:rsidRDefault="00F97576" w:rsidP="00F97576">
      <w:pPr>
        <w:pStyle w:val="EndNoteBibliography"/>
        <w:spacing w:after="0"/>
        <w:ind w:left="720" w:hanging="720"/>
        <w:rPr>
          <w:noProof/>
        </w:rPr>
      </w:pPr>
      <w:r w:rsidRPr="00F97576">
        <w:rPr>
          <w:noProof/>
        </w:rPr>
        <w:t>28.</w:t>
      </w:r>
      <w:r w:rsidRPr="00F97576">
        <w:rPr>
          <w:noProof/>
        </w:rPr>
        <w:tab/>
        <w:t>Organization World Health (2009), Nutritional care and support for people living with HIV/AIDS : a training course, chủ biên, World Health Organization, Geneva.</w:t>
      </w:r>
    </w:p>
    <w:p w14:paraId="338CA711" w14:textId="77777777" w:rsidR="00F97576" w:rsidRPr="00F97576" w:rsidRDefault="00F97576" w:rsidP="00F97576">
      <w:pPr>
        <w:pStyle w:val="EndNoteBibliography"/>
        <w:spacing w:after="0"/>
        <w:ind w:left="720" w:hanging="720"/>
        <w:rPr>
          <w:noProof/>
        </w:rPr>
      </w:pPr>
      <w:r w:rsidRPr="00F97576">
        <w:rPr>
          <w:noProof/>
        </w:rPr>
        <w:t>29.</w:t>
      </w:r>
      <w:r w:rsidRPr="00F97576">
        <w:rPr>
          <w:noProof/>
        </w:rPr>
        <w:tab/>
        <w:t>Organization World Health, International Union against, Tuberculosis và Lung, Disease (2011), Collaborative framework for care and control of tuberculosis and diabetes, chủ biên, World Health Organization, Geneva.</w:t>
      </w:r>
    </w:p>
    <w:p w14:paraId="4B0F3FEF" w14:textId="77777777" w:rsidR="00F97576" w:rsidRPr="00F97576" w:rsidRDefault="00F97576" w:rsidP="00F97576">
      <w:pPr>
        <w:pStyle w:val="EndNoteBibliography"/>
        <w:spacing w:after="0"/>
        <w:ind w:left="720" w:hanging="720"/>
        <w:rPr>
          <w:noProof/>
        </w:rPr>
      </w:pPr>
      <w:r w:rsidRPr="00F97576">
        <w:rPr>
          <w:noProof/>
        </w:rPr>
        <w:t>30.</w:t>
      </w:r>
      <w:r w:rsidRPr="00F97576">
        <w:rPr>
          <w:noProof/>
        </w:rPr>
        <w:tab/>
        <w:t>Viện dinh dưỡng (2015), "Đánh giá tình trạng dinh dưỡng và theo dõi tăng trưởng</w:t>
      </w:r>
      <w:r w:rsidRPr="00F97576">
        <w:rPr>
          <w:i/>
          <w:noProof/>
        </w:rPr>
        <w:t>"</w:t>
      </w:r>
      <w:r w:rsidRPr="00F97576">
        <w:rPr>
          <w:noProof/>
        </w:rPr>
        <w:t xml:space="preserve">, </w:t>
      </w:r>
      <w:r w:rsidRPr="00F97576">
        <w:rPr>
          <w:i/>
          <w:noProof/>
        </w:rPr>
        <w:t>Tạp chí dinh dưỡng và thực phẩm</w:t>
      </w:r>
      <w:r w:rsidRPr="00F97576">
        <w:rPr>
          <w:noProof/>
        </w:rPr>
        <w:t>.</w:t>
      </w:r>
    </w:p>
    <w:p w14:paraId="6806F35B" w14:textId="77777777" w:rsidR="00F97576" w:rsidRPr="00F97576" w:rsidRDefault="00F97576" w:rsidP="00F97576">
      <w:pPr>
        <w:pStyle w:val="EndNoteBibliography"/>
        <w:spacing w:after="0"/>
        <w:ind w:left="720" w:hanging="720"/>
        <w:rPr>
          <w:noProof/>
        </w:rPr>
      </w:pPr>
      <w:r w:rsidRPr="00F97576">
        <w:rPr>
          <w:noProof/>
        </w:rPr>
        <w:t>31.</w:t>
      </w:r>
      <w:r w:rsidRPr="00F97576">
        <w:rPr>
          <w:noProof/>
        </w:rPr>
        <w:tab/>
        <w:t>Bộ môn dinh dưỡng Trường đại học y khoa Phạm Ngọc Thạch (2011), "Dinh dưỡng học", Nhà xuất bản Y học.</w:t>
      </w:r>
    </w:p>
    <w:p w14:paraId="6E4A6931" w14:textId="77777777" w:rsidR="00F97576" w:rsidRPr="00F97576" w:rsidRDefault="00F97576" w:rsidP="00F97576">
      <w:pPr>
        <w:pStyle w:val="EndNoteBibliography"/>
        <w:ind w:left="720" w:hanging="720"/>
        <w:rPr>
          <w:noProof/>
        </w:rPr>
      </w:pPr>
      <w:r w:rsidRPr="00F97576">
        <w:rPr>
          <w:noProof/>
        </w:rPr>
        <w:t>32.</w:t>
      </w:r>
      <w:r w:rsidRPr="00F97576">
        <w:rPr>
          <w:noProof/>
        </w:rPr>
        <w:tab/>
        <w:t xml:space="preserve">A. Zierle-Ghosh và Jan, A. (2022), "Physiology, Body Mass Index", </w:t>
      </w:r>
      <w:r w:rsidRPr="00F97576">
        <w:rPr>
          <w:i/>
          <w:noProof/>
        </w:rPr>
        <w:t>StatPearls</w:t>
      </w:r>
      <w:r w:rsidRPr="00F97576">
        <w:rPr>
          <w:noProof/>
        </w:rPr>
        <w:t>, StatPearls Publishing</w:t>
      </w:r>
    </w:p>
    <w:p w14:paraId="53F42950" w14:textId="77777777" w:rsidR="00F97576" w:rsidRPr="00F97576" w:rsidRDefault="00F97576" w:rsidP="00F97576">
      <w:pPr>
        <w:pStyle w:val="EndNoteBibliography"/>
        <w:spacing w:after="0"/>
        <w:ind w:left="720" w:hanging="720"/>
        <w:rPr>
          <w:noProof/>
        </w:rPr>
      </w:pPr>
      <w:r w:rsidRPr="00F97576">
        <w:rPr>
          <w:noProof/>
        </w:rPr>
        <w:t>Copyright © 2022, StatPearls Publishing LLC., Treasure Island (FL).</w:t>
      </w:r>
    </w:p>
    <w:p w14:paraId="28385DE4" w14:textId="77777777" w:rsidR="00F97576" w:rsidRPr="00F97576" w:rsidRDefault="00F97576" w:rsidP="00F97576">
      <w:pPr>
        <w:pStyle w:val="EndNoteBibliography"/>
        <w:spacing w:after="0"/>
        <w:ind w:left="720" w:hanging="720"/>
        <w:rPr>
          <w:noProof/>
        </w:rPr>
      </w:pPr>
      <w:r w:rsidRPr="00F97576">
        <w:rPr>
          <w:noProof/>
        </w:rPr>
        <w:t>33.</w:t>
      </w:r>
      <w:r w:rsidRPr="00F97576">
        <w:rPr>
          <w:noProof/>
        </w:rPr>
        <w:tab/>
        <w:t>G. Eknoyan (2008), "Adolphe Quetelet (1796-1874)--the average man and indices of obesity</w:t>
      </w:r>
      <w:r w:rsidRPr="00F97576">
        <w:rPr>
          <w:i/>
          <w:noProof/>
        </w:rPr>
        <w:t>"</w:t>
      </w:r>
      <w:r w:rsidRPr="00F97576">
        <w:rPr>
          <w:noProof/>
        </w:rPr>
        <w:t xml:space="preserve">, </w:t>
      </w:r>
      <w:r w:rsidRPr="00F97576">
        <w:rPr>
          <w:i/>
          <w:noProof/>
        </w:rPr>
        <w:t>Nephrol Dial Transplant</w:t>
      </w:r>
      <w:r w:rsidRPr="00F97576">
        <w:rPr>
          <w:noProof/>
        </w:rPr>
        <w:t>. 23(1), tr. 47-51.</w:t>
      </w:r>
    </w:p>
    <w:p w14:paraId="0897B7FD" w14:textId="77777777" w:rsidR="00F97576" w:rsidRPr="00F97576" w:rsidRDefault="00F97576" w:rsidP="00F97576">
      <w:pPr>
        <w:pStyle w:val="EndNoteBibliography"/>
        <w:spacing w:after="0"/>
        <w:ind w:left="720" w:hanging="720"/>
        <w:rPr>
          <w:noProof/>
        </w:rPr>
      </w:pPr>
      <w:r w:rsidRPr="00F97576">
        <w:rPr>
          <w:noProof/>
        </w:rPr>
        <w:t>34.</w:t>
      </w:r>
      <w:r w:rsidRPr="00F97576">
        <w:rPr>
          <w:noProof/>
        </w:rPr>
        <w:tab/>
        <w:t>A. Keys và các cộng sự. (2014), "Indices of relative weight and obesity</w:t>
      </w:r>
      <w:r w:rsidRPr="00F97576">
        <w:rPr>
          <w:i/>
          <w:noProof/>
        </w:rPr>
        <w:t>"</w:t>
      </w:r>
      <w:r w:rsidRPr="00F97576">
        <w:rPr>
          <w:noProof/>
        </w:rPr>
        <w:t xml:space="preserve">, </w:t>
      </w:r>
      <w:r w:rsidRPr="00F97576">
        <w:rPr>
          <w:i/>
          <w:noProof/>
        </w:rPr>
        <w:t>Int J Epidemiol</w:t>
      </w:r>
      <w:r w:rsidRPr="00F97576">
        <w:rPr>
          <w:noProof/>
        </w:rPr>
        <w:t>. 43(3), tr. 655-65.</w:t>
      </w:r>
    </w:p>
    <w:p w14:paraId="61DC34AA" w14:textId="204CD577" w:rsidR="00F97576" w:rsidRPr="00F97576" w:rsidRDefault="00F97576" w:rsidP="00F97576">
      <w:pPr>
        <w:pStyle w:val="EndNoteBibliography"/>
        <w:ind w:left="720" w:hanging="720"/>
        <w:rPr>
          <w:noProof/>
        </w:rPr>
      </w:pPr>
      <w:r w:rsidRPr="00F97576">
        <w:rPr>
          <w:noProof/>
        </w:rPr>
        <w:t>35.</w:t>
      </w:r>
      <w:r w:rsidRPr="00F97576">
        <w:rPr>
          <w:noProof/>
        </w:rPr>
        <w:tab/>
        <w:t xml:space="preserve">Jan A Weir CB (2022), </w:t>
      </w:r>
      <w:r w:rsidRPr="00F97576">
        <w:rPr>
          <w:i/>
          <w:noProof/>
        </w:rPr>
        <w:t>BMI Classification Percentile And Cut Off Points</w:t>
      </w:r>
      <w:r w:rsidRPr="00F97576">
        <w:rPr>
          <w:noProof/>
        </w:rPr>
        <w:t xml:space="preserve">, truy cập ngày, tại trang web </w:t>
      </w:r>
      <w:hyperlink r:id="rId10" w:history="1">
        <w:r w:rsidRPr="00F97576">
          <w:rPr>
            <w:rStyle w:val="Hyperlink"/>
            <w:noProof/>
          </w:rPr>
          <w:t>https://www.ncbi.nlm.nih.gov/books/NBK541070/</w:t>
        </w:r>
      </w:hyperlink>
      <w:r w:rsidRPr="00F97576">
        <w:rPr>
          <w:noProof/>
        </w:rPr>
        <w:t>.</w:t>
      </w:r>
    </w:p>
    <w:p w14:paraId="6FD80654" w14:textId="49B5E342" w:rsidR="007D3B20" w:rsidRDefault="00021ACD" w:rsidP="00C23165">
      <w:r>
        <w:fldChar w:fldCharType="end"/>
      </w:r>
    </w:p>
    <w:sectPr w:rsidR="007D3B20">
      <w:headerReference w:type="default" r:id="rId11"/>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618F7" w14:textId="77777777" w:rsidR="00DC516F" w:rsidRDefault="00DC516F" w:rsidP="00C23165">
      <w:r>
        <w:separator/>
      </w:r>
    </w:p>
  </w:endnote>
  <w:endnote w:type="continuationSeparator" w:id="0">
    <w:p w14:paraId="1F282784" w14:textId="77777777" w:rsidR="00DC516F" w:rsidRDefault="00DC516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52DA2" w14:textId="77777777" w:rsidR="00DC516F" w:rsidRDefault="00DC516F" w:rsidP="00C23165">
      <w:r>
        <w:separator/>
      </w:r>
    </w:p>
  </w:footnote>
  <w:footnote w:type="continuationSeparator" w:id="0">
    <w:p w14:paraId="430EFE2C" w14:textId="77777777" w:rsidR="00DC516F" w:rsidRDefault="00DC516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1"/>
  </w:num>
  <w:num w:numId="2" w16cid:durableId="474956585">
    <w:abstractNumId w:val="0"/>
  </w:num>
  <w:num w:numId="3" w16cid:durableId="1909995907">
    <w:abstractNumId w:val="3"/>
  </w:num>
  <w:num w:numId="4" w16cid:durableId="13259330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101135"/>
    <w:rsid w:val="000053F8"/>
    <w:rsid w:val="00005D12"/>
    <w:rsid w:val="00007024"/>
    <w:rsid w:val="0001143E"/>
    <w:rsid w:val="00012350"/>
    <w:rsid w:val="00013563"/>
    <w:rsid w:val="00015C87"/>
    <w:rsid w:val="000175D5"/>
    <w:rsid w:val="00021ACD"/>
    <w:rsid w:val="00022858"/>
    <w:rsid w:val="0002683F"/>
    <w:rsid w:val="000270CE"/>
    <w:rsid w:val="000315B0"/>
    <w:rsid w:val="00034376"/>
    <w:rsid w:val="00034E73"/>
    <w:rsid w:val="00040454"/>
    <w:rsid w:val="00041352"/>
    <w:rsid w:val="00041823"/>
    <w:rsid w:val="00042888"/>
    <w:rsid w:val="00050484"/>
    <w:rsid w:val="000507D2"/>
    <w:rsid w:val="00055717"/>
    <w:rsid w:val="00060344"/>
    <w:rsid w:val="00061660"/>
    <w:rsid w:val="00065CB5"/>
    <w:rsid w:val="00071306"/>
    <w:rsid w:val="000743AB"/>
    <w:rsid w:val="000756E0"/>
    <w:rsid w:val="000858C5"/>
    <w:rsid w:val="00085A04"/>
    <w:rsid w:val="00087AB4"/>
    <w:rsid w:val="000935FA"/>
    <w:rsid w:val="000A104B"/>
    <w:rsid w:val="000A15E8"/>
    <w:rsid w:val="000A409E"/>
    <w:rsid w:val="000A7A3A"/>
    <w:rsid w:val="000B282E"/>
    <w:rsid w:val="000B3A9C"/>
    <w:rsid w:val="000C39AB"/>
    <w:rsid w:val="000D1722"/>
    <w:rsid w:val="000D1E6D"/>
    <w:rsid w:val="000D23B6"/>
    <w:rsid w:val="000D631B"/>
    <w:rsid w:val="000D6327"/>
    <w:rsid w:val="000D736B"/>
    <w:rsid w:val="000E01C5"/>
    <w:rsid w:val="000E3B29"/>
    <w:rsid w:val="000E45EB"/>
    <w:rsid w:val="000F39E8"/>
    <w:rsid w:val="000F43A3"/>
    <w:rsid w:val="0010054A"/>
    <w:rsid w:val="00101135"/>
    <w:rsid w:val="00103231"/>
    <w:rsid w:val="0010362A"/>
    <w:rsid w:val="001037FB"/>
    <w:rsid w:val="0010436F"/>
    <w:rsid w:val="00104C96"/>
    <w:rsid w:val="00105D23"/>
    <w:rsid w:val="00110A70"/>
    <w:rsid w:val="001120C1"/>
    <w:rsid w:val="00112A6A"/>
    <w:rsid w:val="00114017"/>
    <w:rsid w:val="00116479"/>
    <w:rsid w:val="00116EB6"/>
    <w:rsid w:val="00117A02"/>
    <w:rsid w:val="00121CF6"/>
    <w:rsid w:val="00121F5D"/>
    <w:rsid w:val="00122A11"/>
    <w:rsid w:val="00125342"/>
    <w:rsid w:val="00127543"/>
    <w:rsid w:val="0013084C"/>
    <w:rsid w:val="00130F90"/>
    <w:rsid w:val="00133366"/>
    <w:rsid w:val="00142980"/>
    <w:rsid w:val="00145881"/>
    <w:rsid w:val="00146247"/>
    <w:rsid w:val="001469A4"/>
    <w:rsid w:val="00162078"/>
    <w:rsid w:val="0016699F"/>
    <w:rsid w:val="00167948"/>
    <w:rsid w:val="00171095"/>
    <w:rsid w:val="001710E2"/>
    <w:rsid w:val="001728BF"/>
    <w:rsid w:val="001762A9"/>
    <w:rsid w:val="001775F5"/>
    <w:rsid w:val="001827AC"/>
    <w:rsid w:val="00182ADB"/>
    <w:rsid w:val="001831D7"/>
    <w:rsid w:val="00186348"/>
    <w:rsid w:val="00195F59"/>
    <w:rsid w:val="001A2DC1"/>
    <w:rsid w:val="001A2F26"/>
    <w:rsid w:val="001A4CA9"/>
    <w:rsid w:val="001B303A"/>
    <w:rsid w:val="001B590F"/>
    <w:rsid w:val="001B7A43"/>
    <w:rsid w:val="001B7F98"/>
    <w:rsid w:val="001D4D15"/>
    <w:rsid w:val="001D5841"/>
    <w:rsid w:val="001D6255"/>
    <w:rsid w:val="001F10E0"/>
    <w:rsid w:val="001F1364"/>
    <w:rsid w:val="001F2F92"/>
    <w:rsid w:val="001F3DA0"/>
    <w:rsid w:val="001F4421"/>
    <w:rsid w:val="001F4914"/>
    <w:rsid w:val="0020306C"/>
    <w:rsid w:val="00204E58"/>
    <w:rsid w:val="00205E2A"/>
    <w:rsid w:val="00206AEC"/>
    <w:rsid w:val="00206C64"/>
    <w:rsid w:val="00211B6E"/>
    <w:rsid w:val="00213B74"/>
    <w:rsid w:val="00214456"/>
    <w:rsid w:val="00215F78"/>
    <w:rsid w:val="00217CD1"/>
    <w:rsid w:val="0022069B"/>
    <w:rsid w:val="002208BB"/>
    <w:rsid w:val="002219C8"/>
    <w:rsid w:val="0022202C"/>
    <w:rsid w:val="00225BB5"/>
    <w:rsid w:val="00233AEA"/>
    <w:rsid w:val="002350E3"/>
    <w:rsid w:val="002401D7"/>
    <w:rsid w:val="00244F1C"/>
    <w:rsid w:val="0024548C"/>
    <w:rsid w:val="00245A13"/>
    <w:rsid w:val="002534CE"/>
    <w:rsid w:val="00253BF0"/>
    <w:rsid w:val="00256BC7"/>
    <w:rsid w:val="00257379"/>
    <w:rsid w:val="00267890"/>
    <w:rsid w:val="00267ED3"/>
    <w:rsid w:val="002703B9"/>
    <w:rsid w:val="00270A1F"/>
    <w:rsid w:val="002731DD"/>
    <w:rsid w:val="0027355C"/>
    <w:rsid w:val="002765A1"/>
    <w:rsid w:val="002800E8"/>
    <w:rsid w:val="002820CA"/>
    <w:rsid w:val="00283856"/>
    <w:rsid w:val="00290D99"/>
    <w:rsid w:val="00293AAF"/>
    <w:rsid w:val="00296E83"/>
    <w:rsid w:val="002A0BD0"/>
    <w:rsid w:val="002A1B48"/>
    <w:rsid w:val="002A22BB"/>
    <w:rsid w:val="002A4202"/>
    <w:rsid w:val="002A4DCD"/>
    <w:rsid w:val="002A5AFF"/>
    <w:rsid w:val="002A6614"/>
    <w:rsid w:val="002B14E8"/>
    <w:rsid w:val="002B3524"/>
    <w:rsid w:val="002C4BBA"/>
    <w:rsid w:val="002C6B41"/>
    <w:rsid w:val="002C7837"/>
    <w:rsid w:val="002D352E"/>
    <w:rsid w:val="002D4E11"/>
    <w:rsid w:val="002D6562"/>
    <w:rsid w:val="002D659C"/>
    <w:rsid w:val="002E4FC4"/>
    <w:rsid w:val="002E697A"/>
    <w:rsid w:val="002E7606"/>
    <w:rsid w:val="002E77A3"/>
    <w:rsid w:val="002F0029"/>
    <w:rsid w:val="002F266C"/>
    <w:rsid w:val="002F6458"/>
    <w:rsid w:val="002F663E"/>
    <w:rsid w:val="00300506"/>
    <w:rsid w:val="00304836"/>
    <w:rsid w:val="00305E52"/>
    <w:rsid w:val="003060E8"/>
    <w:rsid w:val="0031195F"/>
    <w:rsid w:val="00313618"/>
    <w:rsid w:val="00314518"/>
    <w:rsid w:val="0031457C"/>
    <w:rsid w:val="00314651"/>
    <w:rsid w:val="00322D8A"/>
    <w:rsid w:val="00332515"/>
    <w:rsid w:val="00334899"/>
    <w:rsid w:val="00335B12"/>
    <w:rsid w:val="00337C8E"/>
    <w:rsid w:val="0034734D"/>
    <w:rsid w:val="003550A0"/>
    <w:rsid w:val="00360A58"/>
    <w:rsid w:val="003626DF"/>
    <w:rsid w:val="00362BBC"/>
    <w:rsid w:val="00365440"/>
    <w:rsid w:val="00365B9D"/>
    <w:rsid w:val="003707BB"/>
    <w:rsid w:val="003719D6"/>
    <w:rsid w:val="00372374"/>
    <w:rsid w:val="00372F41"/>
    <w:rsid w:val="00373313"/>
    <w:rsid w:val="003734BC"/>
    <w:rsid w:val="00376CAB"/>
    <w:rsid w:val="003775AB"/>
    <w:rsid w:val="00384C36"/>
    <w:rsid w:val="00393F96"/>
    <w:rsid w:val="0039468C"/>
    <w:rsid w:val="003A17B4"/>
    <w:rsid w:val="003A18E3"/>
    <w:rsid w:val="003A2093"/>
    <w:rsid w:val="003A2892"/>
    <w:rsid w:val="003B2B87"/>
    <w:rsid w:val="003B41BD"/>
    <w:rsid w:val="003B7974"/>
    <w:rsid w:val="003C232F"/>
    <w:rsid w:val="003C2417"/>
    <w:rsid w:val="003C34BC"/>
    <w:rsid w:val="003C632F"/>
    <w:rsid w:val="003D3DCE"/>
    <w:rsid w:val="003D5605"/>
    <w:rsid w:val="003D688C"/>
    <w:rsid w:val="003E0B4E"/>
    <w:rsid w:val="003E1039"/>
    <w:rsid w:val="003E2943"/>
    <w:rsid w:val="003F14F4"/>
    <w:rsid w:val="003F1D03"/>
    <w:rsid w:val="003F35FB"/>
    <w:rsid w:val="003F38FE"/>
    <w:rsid w:val="003F4590"/>
    <w:rsid w:val="003F4A3F"/>
    <w:rsid w:val="003F5E54"/>
    <w:rsid w:val="00402E4C"/>
    <w:rsid w:val="00402E5E"/>
    <w:rsid w:val="00413016"/>
    <w:rsid w:val="00417E13"/>
    <w:rsid w:val="00420D10"/>
    <w:rsid w:val="00423268"/>
    <w:rsid w:val="004313E0"/>
    <w:rsid w:val="00432B92"/>
    <w:rsid w:val="004346BA"/>
    <w:rsid w:val="00435514"/>
    <w:rsid w:val="00440031"/>
    <w:rsid w:val="004431EC"/>
    <w:rsid w:val="0045077F"/>
    <w:rsid w:val="00454B35"/>
    <w:rsid w:val="0045580B"/>
    <w:rsid w:val="0045687B"/>
    <w:rsid w:val="00460D69"/>
    <w:rsid w:val="00462864"/>
    <w:rsid w:val="00464A81"/>
    <w:rsid w:val="00464AA1"/>
    <w:rsid w:val="00464CD9"/>
    <w:rsid w:val="00464FDA"/>
    <w:rsid w:val="00465154"/>
    <w:rsid w:val="0046723C"/>
    <w:rsid w:val="00471273"/>
    <w:rsid w:val="00471481"/>
    <w:rsid w:val="00471626"/>
    <w:rsid w:val="00472575"/>
    <w:rsid w:val="004728F3"/>
    <w:rsid w:val="004741C0"/>
    <w:rsid w:val="00485A48"/>
    <w:rsid w:val="004875F4"/>
    <w:rsid w:val="0049110F"/>
    <w:rsid w:val="0049153A"/>
    <w:rsid w:val="004944FF"/>
    <w:rsid w:val="00497282"/>
    <w:rsid w:val="004973A0"/>
    <w:rsid w:val="00497B0D"/>
    <w:rsid w:val="004A0127"/>
    <w:rsid w:val="004A12CC"/>
    <w:rsid w:val="004A3916"/>
    <w:rsid w:val="004A569F"/>
    <w:rsid w:val="004B0C7D"/>
    <w:rsid w:val="004B0C91"/>
    <w:rsid w:val="004B2FC9"/>
    <w:rsid w:val="004B62A5"/>
    <w:rsid w:val="004B7795"/>
    <w:rsid w:val="004C18E6"/>
    <w:rsid w:val="004C2B1E"/>
    <w:rsid w:val="004C3654"/>
    <w:rsid w:val="004C375E"/>
    <w:rsid w:val="004C3C72"/>
    <w:rsid w:val="004C4E65"/>
    <w:rsid w:val="004C5C6F"/>
    <w:rsid w:val="004C7C9C"/>
    <w:rsid w:val="004D135C"/>
    <w:rsid w:val="004D4431"/>
    <w:rsid w:val="004D5B63"/>
    <w:rsid w:val="004E3B39"/>
    <w:rsid w:val="004F06A1"/>
    <w:rsid w:val="004F0A31"/>
    <w:rsid w:val="004F4FC9"/>
    <w:rsid w:val="004F5497"/>
    <w:rsid w:val="004F6E2C"/>
    <w:rsid w:val="004F73C5"/>
    <w:rsid w:val="0050429E"/>
    <w:rsid w:val="00505B60"/>
    <w:rsid w:val="0050623F"/>
    <w:rsid w:val="00506C99"/>
    <w:rsid w:val="00510AA5"/>
    <w:rsid w:val="00512EED"/>
    <w:rsid w:val="005136BF"/>
    <w:rsid w:val="005145C7"/>
    <w:rsid w:val="005150FA"/>
    <w:rsid w:val="005164E0"/>
    <w:rsid w:val="00521754"/>
    <w:rsid w:val="00525EFF"/>
    <w:rsid w:val="00532787"/>
    <w:rsid w:val="0053666D"/>
    <w:rsid w:val="005369A1"/>
    <w:rsid w:val="00537BB6"/>
    <w:rsid w:val="005400EB"/>
    <w:rsid w:val="0054235D"/>
    <w:rsid w:val="00543231"/>
    <w:rsid w:val="00543C84"/>
    <w:rsid w:val="00552A44"/>
    <w:rsid w:val="005553AD"/>
    <w:rsid w:val="0055567B"/>
    <w:rsid w:val="00555C79"/>
    <w:rsid w:val="00556146"/>
    <w:rsid w:val="005562A0"/>
    <w:rsid w:val="005642F8"/>
    <w:rsid w:val="00566650"/>
    <w:rsid w:val="00567305"/>
    <w:rsid w:val="00570CA8"/>
    <w:rsid w:val="00572EF4"/>
    <w:rsid w:val="00573EA7"/>
    <w:rsid w:val="00593E40"/>
    <w:rsid w:val="005A33D7"/>
    <w:rsid w:val="005A7C79"/>
    <w:rsid w:val="005B259B"/>
    <w:rsid w:val="005B3DA6"/>
    <w:rsid w:val="005B5258"/>
    <w:rsid w:val="005B6175"/>
    <w:rsid w:val="005B70C8"/>
    <w:rsid w:val="005B7495"/>
    <w:rsid w:val="005C2340"/>
    <w:rsid w:val="005C2ECD"/>
    <w:rsid w:val="005D5050"/>
    <w:rsid w:val="005D70BA"/>
    <w:rsid w:val="005E6039"/>
    <w:rsid w:val="005F0EB7"/>
    <w:rsid w:val="005F3E3D"/>
    <w:rsid w:val="005F53F2"/>
    <w:rsid w:val="005F7636"/>
    <w:rsid w:val="00611B51"/>
    <w:rsid w:val="006153D8"/>
    <w:rsid w:val="006162C7"/>
    <w:rsid w:val="00616F87"/>
    <w:rsid w:val="006171B0"/>
    <w:rsid w:val="0061747D"/>
    <w:rsid w:val="00617715"/>
    <w:rsid w:val="0062137C"/>
    <w:rsid w:val="00621D3A"/>
    <w:rsid w:val="00622E3F"/>
    <w:rsid w:val="00623F3C"/>
    <w:rsid w:val="00624424"/>
    <w:rsid w:val="00626E08"/>
    <w:rsid w:val="006327ED"/>
    <w:rsid w:val="00633B0B"/>
    <w:rsid w:val="00640CAC"/>
    <w:rsid w:val="0064206B"/>
    <w:rsid w:val="006426E5"/>
    <w:rsid w:val="00644474"/>
    <w:rsid w:val="006479D7"/>
    <w:rsid w:val="00647CD8"/>
    <w:rsid w:val="00651D52"/>
    <w:rsid w:val="0065462A"/>
    <w:rsid w:val="0065505F"/>
    <w:rsid w:val="00656EF1"/>
    <w:rsid w:val="00660448"/>
    <w:rsid w:val="00660B8F"/>
    <w:rsid w:val="006630CE"/>
    <w:rsid w:val="006650AC"/>
    <w:rsid w:val="006669F7"/>
    <w:rsid w:val="0066715C"/>
    <w:rsid w:val="006715EC"/>
    <w:rsid w:val="006724B7"/>
    <w:rsid w:val="0067397B"/>
    <w:rsid w:val="006754EB"/>
    <w:rsid w:val="00682A4D"/>
    <w:rsid w:val="00683551"/>
    <w:rsid w:val="00683BDA"/>
    <w:rsid w:val="00690162"/>
    <w:rsid w:val="00691EBB"/>
    <w:rsid w:val="0069207B"/>
    <w:rsid w:val="00692E67"/>
    <w:rsid w:val="006A3693"/>
    <w:rsid w:val="006B1DD4"/>
    <w:rsid w:val="006B2B78"/>
    <w:rsid w:val="006B4DF5"/>
    <w:rsid w:val="006B6D8F"/>
    <w:rsid w:val="006B6FD8"/>
    <w:rsid w:val="006C1D72"/>
    <w:rsid w:val="006C4507"/>
    <w:rsid w:val="006C504E"/>
    <w:rsid w:val="006C5797"/>
    <w:rsid w:val="006C7EE7"/>
    <w:rsid w:val="006D030F"/>
    <w:rsid w:val="006D18AF"/>
    <w:rsid w:val="006D3460"/>
    <w:rsid w:val="006D3811"/>
    <w:rsid w:val="006D3E98"/>
    <w:rsid w:val="006D4B7C"/>
    <w:rsid w:val="006D51AA"/>
    <w:rsid w:val="006D6567"/>
    <w:rsid w:val="006E0238"/>
    <w:rsid w:val="006E6AFC"/>
    <w:rsid w:val="006F0014"/>
    <w:rsid w:val="006F0D05"/>
    <w:rsid w:val="006F121A"/>
    <w:rsid w:val="006F414C"/>
    <w:rsid w:val="006F6075"/>
    <w:rsid w:val="006F69D0"/>
    <w:rsid w:val="00700C4E"/>
    <w:rsid w:val="00704E1D"/>
    <w:rsid w:val="00705309"/>
    <w:rsid w:val="00705626"/>
    <w:rsid w:val="00707D8C"/>
    <w:rsid w:val="00710146"/>
    <w:rsid w:val="007109C9"/>
    <w:rsid w:val="007127BD"/>
    <w:rsid w:val="0071403C"/>
    <w:rsid w:val="00715B10"/>
    <w:rsid w:val="00720C82"/>
    <w:rsid w:val="00725A64"/>
    <w:rsid w:val="007320B3"/>
    <w:rsid w:val="00733296"/>
    <w:rsid w:val="00733CD6"/>
    <w:rsid w:val="0073740F"/>
    <w:rsid w:val="00742ADA"/>
    <w:rsid w:val="00745C8C"/>
    <w:rsid w:val="00746BC2"/>
    <w:rsid w:val="00747091"/>
    <w:rsid w:val="00751236"/>
    <w:rsid w:val="00751727"/>
    <w:rsid w:val="0075420F"/>
    <w:rsid w:val="00754FF2"/>
    <w:rsid w:val="00756DE3"/>
    <w:rsid w:val="00760C54"/>
    <w:rsid w:val="00760DC1"/>
    <w:rsid w:val="00762A9E"/>
    <w:rsid w:val="00762C00"/>
    <w:rsid w:val="00765380"/>
    <w:rsid w:val="007659E4"/>
    <w:rsid w:val="0077064D"/>
    <w:rsid w:val="007709E9"/>
    <w:rsid w:val="007737E1"/>
    <w:rsid w:val="00774284"/>
    <w:rsid w:val="0078001E"/>
    <w:rsid w:val="00791303"/>
    <w:rsid w:val="007941E6"/>
    <w:rsid w:val="0079425A"/>
    <w:rsid w:val="00795BCF"/>
    <w:rsid w:val="00797923"/>
    <w:rsid w:val="007A08C5"/>
    <w:rsid w:val="007B115B"/>
    <w:rsid w:val="007B4DF2"/>
    <w:rsid w:val="007B4EF1"/>
    <w:rsid w:val="007D28D5"/>
    <w:rsid w:val="007D32EF"/>
    <w:rsid w:val="007D3B20"/>
    <w:rsid w:val="007E0D48"/>
    <w:rsid w:val="007E1330"/>
    <w:rsid w:val="007E1AA0"/>
    <w:rsid w:val="007E1FA4"/>
    <w:rsid w:val="007F2F77"/>
    <w:rsid w:val="007F4D67"/>
    <w:rsid w:val="007F55A3"/>
    <w:rsid w:val="007F56D4"/>
    <w:rsid w:val="007F6BD9"/>
    <w:rsid w:val="008032F7"/>
    <w:rsid w:val="00804259"/>
    <w:rsid w:val="008075D5"/>
    <w:rsid w:val="00813069"/>
    <w:rsid w:val="008136D9"/>
    <w:rsid w:val="0081498A"/>
    <w:rsid w:val="00814E93"/>
    <w:rsid w:val="008225FB"/>
    <w:rsid w:val="008229F6"/>
    <w:rsid w:val="00822B7E"/>
    <w:rsid w:val="008230D5"/>
    <w:rsid w:val="008233A5"/>
    <w:rsid w:val="008240EA"/>
    <w:rsid w:val="00824F2E"/>
    <w:rsid w:val="0082688B"/>
    <w:rsid w:val="00826B4C"/>
    <w:rsid w:val="008321CB"/>
    <w:rsid w:val="008339E8"/>
    <w:rsid w:val="00835CAC"/>
    <w:rsid w:val="00837592"/>
    <w:rsid w:val="00847426"/>
    <w:rsid w:val="00850A8E"/>
    <w:rsid w:val="00852709"/>
    <w:rsid w:val="00852C5F"/>
    <w:rsid w:val="008613A7"/>
    <w:rsid w:val="00866BC3"/>
    <w:rsid w:val="008671F4"/>
    <w:rsid w:val="00870D3C"/>
    <w:rsid w:val="00872326"/>
    <w:rsid w:val="00881B6F"/>
    <w:rsid w:val="0088507D"/>
    <w:rsid w:val="00890697"/>
    <w:rsid w:val="00892389"/>
    <w:rsid w:val="00895134"/>
    <w:rsid w:val="00895FC8"/>
    <w:rsid w:val="0089674C"/>
    <w:rsid w:val="008A0457"/>
    <w:rsid w:val="008A2CCE"/>
    <w:rsid w:val="008A5F1A"/>
    <w:rsid w:val="008A7F86"/>
    <w:rsid w:val="008B2C5D"/>
    <w:rsid w:val="008B2DB1"/>
    <w:rsid w:val="008B4629"/>
    <w:rsid w:val="008B47F5"/>
    <w:rsid w:val="008B48C3"/>
    <w:rsid w:val="008B73FC"/>
    <w:rsid w:val="008C007C"/>
    <w:rsid w:val="008C5E9E"/>
    <w:rsid w:val="008D380E"/>
    <w:rsid w:val="008D3B99"/>
    <w:rsid w:val="008D4B61"/>
    <w:rsid w:val="008D6426"/>
    <w:rsid w:val="008E0E68"/>
    <w:rsid w:val="008E131F"/>
    <w:rsid w:val="008E378E"/>
    <w:rsid w:val="008E6E94"/>
    <w:rsid w:val="008E780D"/>
    <w:rsid w:val="008F01D4"/>
    <w:rsid w:val="008F0992"/>
    <w:rsid w:val="008F10BE"/>
    <w:rsid w:val="008F1D98"/>
    <w:rsid w:val="008F2459"/>
    <w:rsid w:val="008F7144"/>
    <w:rsid w:val="00900E8F"/>
    <w:rsid w:val="009026D1"/>
    <w:rsid w:val="0090358C"/>
    <w:rsid w:val="00903803"/>
    <w:rsid w:val="009048C3"/>
    <w:rsid w:val="00905082"/>
    <w:rsid w:val="00906A3B"/>
    <w:rsid w:val="00915973"/>
    <w:rsid w:val="0092169C"/>
    <w:rsid w:val="009268CC"/>
    <w:rsid w:val="0093085B"/>
    <w:rsid w:val="009371D5"/>
    <w:rsid w:val="00937CE3"/>
    <w:rsid w:val="00941982"/>
    <w:rsid w:val="00941E67"/>
    <w:rsid w:val="00943A23"/>
    <w:rsid w:val="00946484"/>
    <w:rsid w:val="00950DC1"/>
    <w:rsid w:val="0095160E"/>
    <w:rsid w:val="0095228A"/>
    <w:rsid w:val="009575C6"/>
    <w:rsid w:val="0096126B"/>
    <w:rsid w:val="00963793"/>
    <w:rsid w:val="00967775"/>
    <w:rsid w:val="00970BBD"/>
    <w:rsid w:val="00972917"/>
    <w:rsid w:val="009762ED"/>
    <w:rsid w:val="0097689C"/>
    <w:rsid w:val="0098021D"/>
    <w:rsid w:val="00981D5C"/>
    <w:rsid w:val="00982D3E"/>
    <w:rsid w:val="00983955"/>
    <w:rsid w:val="00983988"/>
    <w:rsid w:val="00985A91"/>
    <w:rsid w:val="009907CC"/>
    <w:rsid w:val="00991BB6"/>
    <w:rsid w:val="0099225C"/>
    <w:rsid w:val="00993362"/>
    <w:rsid w:val="009A217C"/>
    <w:rsid w:val="009A61CA"/>
    <w:rsid w:val="009B2E3F"/>
    <w:rsid w:val="009B2E6F"/>
    <w:rsid w:val="009B4397"/>
    <w:rsid w:val="009B471D"/>
    <w:rsid w:val="009B6B43"/>
    <w:rsid w:val="009C0187"/>
    <w:rsid w:val="009C20FF"/>
    <w:rsid w:val="009C3EEC"/>
    <w:rsid w:val="009C45B9"/>
    <w:rsid w:val="009D025B"/>
    <w:rsid w:val="009D2276"/>
    <w:rsid w:val="009D2426"/>
    <w:rsid w:val="009D493E"/>
    <w:rsid w:val="009D7346"/>
    <w:rsid w:val="009E135E"/>
    <w:rsid w:val="009E43EF"/>
    <w:rsid w:val="009E5F4D"/>
    <w:rsid w:val="009F08CC"/>
    <w:rsid w:val="009F180C"/>
    <w:rsid w:val="009F19AE"/>
    <w:rsid w:val="009F4999"/>
    <w:rsid w:val="009F64C3"/>
    <w:rsid w:val="00A04469"/>
    <w:rsid w:val="00A051F6"/>
    <w:rsid w:val="00A052E7"/>
    <w:rsid w:val="00A05E86"/>
    <w:rsid w:val="00A0638D"/>
    <w:rsid w:val="00A07001"/>
    <w:rsid w:val="00A10809"/>
    <w:rsid w:val="00A11602"/>
    <w:rsid w:val="00A14059"/>
    <w:rsid w:val="00A1416F"/>
    <w:rsid w:val="00A153A1"/>
    <w:rsid w:val="00A178C3"/>
    <w:rsid w:val="00A20260"/>
    <w:rsid w:val="00A20426"/>
    <w:rsid w:val="00A205BE"/>
    <w:rsid w:val="00A22163"/>
    <w:rsid w:val="00A22E23"/>
    <w:rsid w:val="00A237C7"/>
    <w:rsid w:val="00A262D9"/>
    <w:rsid w:val="00A31289"/>
    <w:rsid w:val="00A3501F"/>
    <w:rsid w:val="00A45777"/>
    <w:rsid w:val="00A45D21"/>
    <w:rsid w:val="00A4744E"/>
    <w:rsid w:val="00A47B84"/>
    <w:rsid w:val="00A5249B"/>
    <w:rsid w:val="00A61CED"/>
    <w:rsid w:val="00A64F83"/>
    <w:rsid w:val="00A671CD"/>
    <w:rsid w:val="00A67C9F"/>
    <w:rsid w:val="00A7059C"/>
    <w:rsid w:val="00A713C1"/>
    <w:rsid w:val="00A74BC3"/>
    <w:rsid w:val="00A75668"/>
    <w:rsid w:val="00A85F55"/>
    <w:rsid w:val="00A909C4"/>
    <w:rsid w:val="00A91EAD"/>
    <w:rsid w:val="00A92FC1"/>
    <w:rsid w:val="00A959D7"/>
    <w:rsid w:val="00AA02E2"/>
    <w:rsid w:val="00AA6919"/>
    <w:rsid w:val="00AB0989"/>
    <w:rsid w:val="00AB6EDC"/>
    <w:rsid w:val="00AB7E1B"/>
    <w:rsid w:val="00AC21FD"/>
    <w:rsid w:val="00AC2D6D"/>
    <w:rsid w:val="00AE3C08"/>
    <w:rsid w:val="00AE3C09"/>
    <w:rsid w:val="00AE4AA1"/>
    <w:rsid w:val="00AE58E0"/>
    <w:rsid w:val="00AE6237"/>
    <w:rsid w:val="00AE68D4"/>
    <w:rsid w:val="00AF09C3"/>
    <w:rsid w:val="00AF5849"/>
    <w:rsid w:val="00AF7C61"/>
    <w:rsid w:val="00B009ED"/>
    <w:rsid w:val="00B01C32"/>
    <w:rsid w:val="00B0339E"/>
    <w:rsid w:val="00B052B9"/>
    <w:rsid w:val="00B07114"/>
    <w:rsid w:val="00B105A6"/>
    <w:rsid w:val="00B118B7"/>
    <w:rsid w:val="00B12585"/>
    <w:rsid w:val="00B1756E"/>
    <w:rsid w:val="00B21720"/>
    <w:rsid w:val="00B2198E"/>
    <w:rsid w:val="00B239F7"/>
    <w:rsid w:val="00B24129"/>
    <w:rsid w:val="00B24901"/>
    <w:rsid w:val="00B24FA4"/>
    <w:rsid w:val="00B27633"/>
    <w:rsid w:val="00B35210"/>
    <w:rsid w:val="00B40432"/>
    <w:rsid w:val="00B41744"/>
    <w:rsid w:val="00B42597"/>
    <w:rsid w:val="00B471C4"/>
    <w:rsid w:val="00B47745"/>
    <w:rsid w:val="00B50974"/>
    <w:rsid w:val="00B51B8B"/>
    <w:rsid w:val="00B550D7"/>
    <w:rsid w:val="00B55862"/>
    <w:rsid w:val="00B6153D"/>
    <w:rsid w:val="00B6266B"/>
    <w:rsid w:val="00B635C1"/>
    <w:rsid w:val="00B640E5"/>
    <w:rsid w:val="00B6590C"/>
    <w:rsid w:val="00B67E3C"/>
    <w:rsid w:val="00B70EF4"/>
    <w:rsid w:val="00B72ECB"/>
    <w:rsid w:val="00B75088"/>
    <w:rsid w:val="00B7611A"/>
    <w:rsid w:val="00B769AA"/>
    <w:rsid w:val="00B81E3E"/>
    <w:rsid w:val="00B83D83"/>
    <w:rsid w:val="00B92DA0"/>
    <w:rsid w:val="00B9405E"/>
    <w:rsid w:val="00B94A5A"/>
    <w:rsid w:val="00B956E5"/>
    <w:rsid w:val="00B95E40"/>
    <w:rsid w:val="00BA0559"/>
    <w:rsid w:val="00BA0BF5"/>
    <w:rsid w:val="00BA3F99"/>
    <w:rsid w:val="00BA4A0C"/>
    <w:rsid w:val="00BB0927"/>
    <w:rsid w:val="00BB1BA0"/>
    <w:rsid w:val="00BB215B"/>
    <w:rsid w:val="00BB5647"/>
    <w:rsid w:val="00BB5FC8"/>
    <w:rsid w:val="00BB665F"/>
    <w:rsid w:val="00BC1252"/>
    <w:rsid w:val="00BC5480"/>
    <w:rsid w:val="00BC630A"/>
    <w:rsid w:val="00BC6A72"/>
    <w:rsid w:val="00BD696E"/>
    <w:rsid w:val="00BE2037"/>
    <w:rsid w:val="00BE4933"/>
    <w:rsid w:val="00BE5F87"/>
    <w:rsid w:val="00BE7242"/>
    <w:rsid w:val="00BE74D1"/>
    <w:rsid w:val="00C01D87"/>
    <w:rsid w:val="00C03885"/>
    <w:rsid w:val="00C03FB9"/>
    <w:rsid w:val="00C057DD"/>
    <w:rsid w:val="00C06AD9"/>
    <w:rsid w:val="00C07736"/>
    <w:rsid w:val="00C11236"/>
    <w:rsid w:val="00C13693"/>
    <w:rsid w:val="00C16E06"/>
    <w:rsid w:val="00C21857"/>
    <w:rsid w:val="00C2215B"/>
    <w:rsid w:val="00C23165"/>
    <w:rsid w:val="00C23B1C"/>
    <w:rsid w:val="00C2409D"/>
    <w:rsid w:val="00C33197"/>
    <w:rsid w:val="00C3458A"/>
    <w:rsid w:val="00C35F08"/>
    <w:rsid w:val="00C3745F"/>
    <w:rsid w:val="00C42B29"/>
    <w:rsid w:val="00C439CB"/>
    <w:rsid w:val="00C47D71"/>
    <w:rsid w:val="00C504F4"/>
    <w:rsid w:val="00C5480E"/>
    <w:rsid w:val="00C560AC"/>
    <w:rsid w:val="00C57387"/>
    <w:rsid w:val="00C57ACE"/>
    <w:rsid w:val="00C57DFE"/>
    <w:rsid w:val="00C73AF5"/>
    <w:rsid w:val="00C73DBF"/>
    <w:rsid w:val="00C80C00"/>
    <w:rsid w:val="00C864FE"/>
    <w:rsid w:val="00C86966"/>
    <w:rsid w:val="00C874D5"/>
    <w:rsid w:val="00C9513F"/>
    <w:rsid w:val="00C9789B"/>
    <w:rsid w:val="00CB16E6"/>
    <w:rsid w:val="00CB1E37"/>
    <w:rsid w:val="00CB49EC"/>
    <w:rsid w:val="00CB769D"/>
    <w:rsid w:val="00CC1E5A"/>
    <w:rsid w:val="00CC5D3A"/>
    <w:rsid w:val="00CC67D1"/>
    <w:rsid w:val="00CD26F9"/>
    <w:rsid w:val="00CD368A"/>
    <w:rsid w:val="00CD7BA5"/>
    <w:rsid w:val="00CE276D"/>
    <w:rsid w:val="00CE320F"/>
    <w:rsid w:val="00CE3763"/>
    <w:rsid w:val="00CE7AA8"/>
    <w:rsid w:val="00CF7382"/>
    <w:rsid w:val="00D00C5D"/>
    <w:rsid w:val="00D023E8"/>
    <w:rsid w:val="00D03D39"/>
    <w:rsid w:val="00D14DBB"/>
    <w:rsid w:val="00D15425"/>
    <w:rsid w:val="00D1612A"/>
    <w:rsid w:val="00D17D4A"/>
    <w:rsid w:val="00D17FF4"/>
    <w:rsid w:val="00D207E9"/>
    <w:rsid w:val="00D22FB3"/>
    <w:rsid w:val="00D27685"/>
    <w:rsid w:val="00D30398"/>
    <w:rsid w:val="00D30E72"/>
    <w:rsid w:val="00D3729F"/>
    <w:rsid w:val="00D372DA"/>
    <w:rsid w:val="00D37BA2"/>
    <w:rsid w:val="00D403EC"/>
    <w:rsid w:val="00D406DA"/>
    <w:rsid w:val="00D4242F"/>
    <w:rsid w:val="00D47323"/>
    <w:rsid w:val="00D5093D"/>
    <w:rsid w:val="00D50FC4"/>
    <w:rsid w:val="00D53FC8"/>
    <w:rsid w:val="00D664E6"/>
    <w:rsid w:val="00D75694"/>
    <w:rsid w:val="00D75E11"/>
    <w:rsid w:val="00D76CC0"/>
    <w:rsid w:val="00D77ED6"/>
    <w:rsid w:val="00D80B9E"/>
    <w:rsid w:val="00D819F8"/>
    <w:rsid w:val="00D8417B"/>
    <w:rsid w:val="00D86F69"/>
    <w:rsid w:val="00D9023A"/>
    <w:rsid w:val="00D91973"/>
    <w:rsid w:val="00D92D69"/>
    <w:rsid w:val="00D93B42"/>
    <w:rsid w:val="00D94507"/>
    <w:rsid w:val="00D947B5"/>
    <w:rsid w:val="00D96B62"/>
    <w:rsid w:val="00DA1EAE"/>
    <w:rsid w:val="00DA4C9B"/>
    <w:rsid w:val="00DA793F"/>
    <w:rsid w:val="00DA7DCB"/>
    <w:rsid w:val="00DB0857"/>
    <w:rsid w:val="00DB1C28"/>
    <w:rsid w:val="00DB2354"/>
    <w:rsid w:val="00DB2D27"/>
    <w:rsid w:val="00DB32E2"/>
    <w:rsid w:val="00DB4CAA"/>
    <w:rsid w:val="00DB6B88"/>
    <w:rsid w:val="00DC07E6"/>
    <w:rsid w:val="00DC1A16"/>
    <w:rsid w:val="00DC516F"/>
    <w:rsid w:val="00DC7458"/>
    <w:rsid w:val="00DD4756"/>
    <w:rsid w:val="00DE0A3C"/>
    <w:rsid w:val="00DE1C0D"/>
    <w:rsid w:val="00DE4AE4"/>
    <w:rsid w:val="00DE55F0"/>
    <w:rsid w:val="00DE5D31"/>
    <w:rsid w:val="00DE67F1"/>
    <w:rsid w:val="00DF0AFA"/>
    <w:rsid w:val="00DF48E1"/>
    <w:rsid w:val="00E00583"/>
    <w:rsid w:val="00E01B8D"/>
    <w:rsid w:val="00E0312B"/>
    <w:rsid w:val="00E04958"/>
    <w:rsid w:val="00E0622D"/>
    <w:rsid w:val="00E10D12"/>
    <w:rsid w:val="00E124E3"/>
    <w:rsid w:val="00E178A3"/>
    <w:rsid w:val="00E20361"/>
    <w:rsid w:val="00E22A55"/>
    <w:rsid w:val="00E23B60"/>
    <w:rsid w:val="00E25089"/>
    <w:rsid w:val="00E26125"/>
    <w:rsid w:val="00E3167B"/>
    <w:rsid w:val="00E33D13"/>
    <w:rsid w:val="00E43CB0"/>
    <w:rsid w:val="00E451B9"/>
    <w:rsid w:val="00E45AA6"/>
    <w:rsid w:val="00E5088D"/>
    <w:rsid w:val="00E55192"/>
    <w:rsid w:val="00E63AF4"/>
    <w:rsid w:val="00E66068"/>
    <w:rsid w:val="00E66DE6"/>
    <w:rsid w:val="00E73BFD"/>
    <w:rsid w:val="00E75884"/>
    <w:rsid w:val="00E76386"/>
    <w:rsid w:val="00E7640B"/>
    <w:rsid w:val="00E80A7C"/>
    <w:rsid w:val="00E81B92"/>
    <w:rsid w:val="00E82455"/>
    <w:rsid w:val="00E836CE"/>
    <w:rsid w:val="00E84C3E"/>
    <w:rsid w:val="00E85354"/>
    <w:rsid w:val="00E8565A"/>
    <w:rsid w:val="00E865EB"/>
    <w:rsid w:val="00E90A4D"/>
    <w:rsid w:val="00E95170"/>
    <w:rsid w:val="00E95696"/>
    <w:rsid w:val="00E959ED"/>
    <w:rsid w:val="00E9761B"/>
    <w:rsid w:val="00EA1F43"/>
    <w:rsid w:val="00EA426E"/>
    <w:rsid w:val="00EA49A2"/>
    <w:rsid w:val="00EA4E90"/>
    <w:rsid w:val="00EA4F26"/>
    <w:rsid w:val="00EB1161"/>
    <w:rsid w:val="00EB2E18"/>
    <w:rsid w:val="00EB47F1"/>
    <w:rsid w:val="00EB6355"/>
    <w:rsid w:val="00EB6AC4"/>
    <w:rsid w:val="00EB716F"/>
    <w:rsid w:val="00EB7672"/>
    <w:rsid w:val="00EC29D6"/>
    <w:rsid w:val="00EC3FB6"/>
    <w:rsid w:val="00EC6E03"/>
    <w:rsid w:val="00EC7F9D"/>
    <w:rsid w:val="00ED1263"/>
    <w:rsid w:val="00ED126E"/>
    <w:rsid w:val="00ED33BE"/>
    <w:rsid w:val="00EE14CC"/>
    <w:rsid w:val="00EE39C8"/>
    <w:rsid w:val="00EE4BFB"/>
    <w:rsid w:val="00EE6070"/>
    <w:rsid w:val="00EF0727"/>
    <w:rsid w:val="00EF093C"/>
    <w:rsid w:val="00EF0F29"/>
    <w:rsid w:val="00EF6726"/>
    <w:rsid w:val="00EF6DB2"/>
    <w:rsid w:val="00F01486"/>
    <w:rsid w:val="00F01923"/>
    <w:rsid w:val="00F05812"/>
    <w:rsid w:val="00F07D9F"/>
    <w:rsid w:val="00F159D6"/>
    <w:rsid w:val="00F15F2D"/>
    <w:rsid w:val="00F17EA2"/>
    <w:rsid w:val="00F23718"/>
    <w:rsid w:val="00F241C1"/>
    <w:rsid w:val="00F3662E"/>
    <w:rsid w:val="00F3790D"/>
    <w:rsid w:val="00F4156B"/>
    <w:rsid w:val="00F4251A"/>
    <w:rsid w:val="00F42AD1"/>
    <w:rsid w:val="00F42BCC"/>
    <w:rsid w:val="00F43443"/>
    <w:rsid w:val="00F53D70"/>
    <w:rsid w:val="00F56F6B"/>
    <w:rsid w:val="00F57206"/>
    <w:rsid w:val="00F61114"/>
    <w:rsid w:val="00F617A1"/>
    <w:rsid w:val="00F62224"/>
    <w:rsid w:val="00F62B12"/>
    <w:rsid w:val="00F655A3"/>
    <w:rsid w:val="00F67D02"/>
    <w:rsid w:val="00F72905"/>
    <w:rsid w:val="00F73620"/>
    <w:rsid w:val="00F779F9"/>
    <w:rsid w:val="00F77CB9"/>
    <w:rsid w:val="00F83E28"/>
    <w:rsid w:val="00F847CE"/>
    <w:rsid w:val="00F9016D"/>
    <w:rsid w:val="00F926F4"/>
    <w:rsid w:val="00F940AB"/>
    <w:rsid w:val="00F95C56"/>
    <w:rsid w:val="00F97576"/>
    <w:rsid w:val="00FA0B90"/>
    <w:rsid w:val="00FA0B9F"/>
    <w:rsid w:val="00FA1EF9"/>
    <w:rsid w:val="00FB02EF"/>
    <w:rsid w:val="00FB12DF"/>
    <w:rsid w:val="00FB53DF"/>
    <w:rsid w:val="00FB712B"/>
    <w:rsid w:val="00FC14AD"/>
    <w:rsid w:val="00FC2CAE"/>
    <w:rsid w:val="00FC32EF"/>
    <w:rsid w:val="00FD0533"/>
    <w:rsid w:val="00FD5C5F"/>
    <w:rsid w:val="00FE0344"/>
    <w:rsid w:val="00FE0D05"/>
    <w:rsid w:val="00FE0E91"/>
    <w:rsid w:val="00FE2DAB"/>
    <w:rsid w:val="00FE32E6"/>
    <w:rsid w:val="00FF42C3"/>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ncbi.nlm.nih.gov/books/NBK541070/"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22</TotalTime>
  <Pages>64</Pages>
  <Words>18368</Words>
  <Characters>104699</Characters>
  <Application>Microsoft Office Word</Application>
  <DocSecurity>0</DocSecurity>
  <Lines>872</Lines>
  <Paragraphs>245</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
      <vt:lpstr>Danh mục các bảng</vt:lpstr>
      <vt:lpstr>Danh mục các hình vẽ, đồ thị</vt:lpstr>
      <vt:lpstr>ĐẶT VẤN ĐỀ</vt:lpstr>
      <vt:lpstr/>
      <vt:lpstr>Chương 1 – TỔNG QUAN</vt:lpstr>
      <vt:lpstr>    1.1. Một số hiểu biết về bệnh lao phổi</vt:lpstr>
      <vt:lpstr>        1.1.1. Một số khái niệm cơ bản</vt:lpstr>
      <vt:lpstr>        1.1.2. Đặc điểm bệnh lao phổi</vt:lpstr>
      <vt:lpstr>        1.1.3. Tình hình mắc lao</vt:lpstr>
      <vt:lpstr>    1.2. Dinh dưỡng bệnh nhân lao phổi</vt:lpstr>
      <vt:lpstr>        1.2.1. Khái niệm cơ bản về dinh dưỡng</vt:lpstr>
      <vt:lpstr>        1.2.2. Mối liên quan giữa dinh dưỡng và bệnh lao phổi</vt:lpstr>
      <vt:lpstr>        1.2.3. Hướng dẫn chăm sóc và hỗ trợ dinh dưỡng cho bệnh nhân lao của TCYTTG</vt:lpstr>
      <vt:lpstr>    1.3. Một số phương pháp đánh giá tình trạng dinh dưỡng của bệnh nhân</vt:lpstr>
      <vt:lpstr>Chương 2 - ĐỐI TƯỢNG VÀ PHƯƠNG PHÁP NGHIÊN CỨU</vt:lpstr>
      <vt:lpstr>    2.1. Đối tượng nghiên cứu</vt:lpstr>
      <vt:lpstr>    2.2. Địa điểm và thời gian nghiên cứu</vt:lpstr>
      <vt:lpstr>    2.3. Phương pháp nghiên cứu</vt:lpstr>
      <vt:lpstr>        2.3.1. Thiết kế nghiên cứu</vt:lpstr>
      <vt:lpstr>        2.3.2. Cỡ mẫu và phương pháp chọn mẫu</vt:lpstr>
      <vt:lpstr>        2.3.3. Phương pháp thu thập số liệu</vt:lpstr>
      <vt:lpstr>        2.3.4. Các biến số thu thập số liệu</vt:lpstr>
      <vt:lpstr>        2.3.5. Sai số chọn mẫu</vt:lpstr>
      <vt:lpstr>        2.3.6. Phân tích và xử lý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lpstr>    4.1. Đặc điểm của đối tượng nghiên cứu</vt:lpstr>
      <vt:lpstr>    4.2. Tình trạng dinh dưỡng người bệnh lao phối</vt:lpstr>
      <vt:lpstr>        4.2.1. Tình trạng dịnh dưỡng của bệnh nhân lao theo chỉ số BMI</vt:lpstr>
    </vt:vector>
  </TitlesOfParts>
  <Company/>
  <LinksUpToDate>false</LinksUpToDate>
  <CharactersWithSpaces>122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911</cp:revision>
  <dcterms:created xsi:type="dcterms:W3CDTF">2022-11-14T16:14:00Z</dcterms:created>
  <dcterms:modified xsi:type="dcterms:W3CDTF">2023-01-10T17:41:00Z</dcterms:modified>
</cp:coreProperties>
</file>